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9D779E"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9D779E"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9D779E"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9D779E"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9D779E"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9D779E"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9D779E"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9D779E"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9D779E"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9D779E"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9D779E"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9D779E"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9D779E"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9D779E">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9D779E"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9D779E"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9D779E"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9D779E"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9D779E"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9D779E"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9D779E"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9D779E">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9D779E">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C14F11">
        <w:rPr>
          <w:color w:val="000000"/>
        </w:rPr>
        <w:t xml:space="preserve"> akurasi</w:t>
      </w:r>
      <w:r w:rsidR="00CB69C6">
        <w:rPr>
          <w:color w:val="000000"/>
        </w:rPr>
        <w:t xml:space="preserve"> dan RMSE</w:t>
      </w:r>
      <w:r w:rsidR="00C14F11">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5A074410" wp14:editId="63CB130B">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A91A32">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00A68928" wp14:editId="0FE87630">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6"/>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A91A32">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9D779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640ABAD2" wp14:editId="0AADF627">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A91A32">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48512" behindDoc="0" locked="0" layoutInCell="1" hidden="0" allowOverlap="1" wp14:anchorId="4EC8E885" wp14:editId="0C8D128E">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C63F5A" w:rsidRDefault="00C63F5A">
                            <w:pPr>
                              <w:spacing w:before="0" w:line="240" w:lineRule="auto"/>
                              <w:jc w:val="center"/>
                              <w:textDirection w:val="btLr"/>
                            </w:pPr>
                            <w:r>
                              <w:rPr>
                                <w:rFonts w:ascii="Arial" w:eastAsia="Arial" w:hAnsi="Arial" w:cs="Arial"/>
                                <w:b/>
                                <w:color w:val="000000"/>
                                <w:sz w:val="20"/>
                              </w:rPr>
                              <w:t>Gambar 2.  SEQ Gambar_2. \* ARABIC 3 Fungsi Regresi Pada SVR</w:t>
                            </w:r>
                          </w:p>
                          <w:p w:rsidR="00C63F5A" w:rsidRDefault="00C63F5A">
                            <w:pPr>
                              <w:spacing w:before="0"/>
                              <w:jc w:val="center"/>
                              <w:textDirection w:val="btLr"/>
                            </w:pPr>
                            <w:r>
                              <w:rPr>
                                <w:color w:val="000000"/>
                                <w:sz w:val="18"/>
                              </w:rPr>
                              <w:t>Sumber : (Lumbantobing &amp; Pasaribu, 2018)</w:t>
                            </w:r>
                          </w:p>
                          <w:p w:rsidR="00C63F5A" w:rsidRDefault="00C63F5A">
                            <w:pPr>
                              <w:textDirection w:val="btLr"/>
                            </w:pPr>
                          </w:p>
                        </w:txbxContent>
                      </wps:txbx>
                      <wps:bodyPr spcFirstLastPara="1" wrap="square" lIns="0" tIns="0" rIns="0" bIns="0" anchor="t" anchorCtr="0">
                        <a:noAutofit/>
                      </wps:bodyPr>
                    </wps:wsp>
                  </a:graphicData>
                </a:graphic>
              </wp:anchor>
            </w:drawing>
          </mc:Choice>
          <mc:Fallback>
            <w:pict>
              <v:rect w14:anchorId="4EC8E885" id="Rectangle 113" o:spid="_x0000_s1026" style="position:absolute;left:0;text-align:left;margin-left:46pt;margin-top:169pt;width:.05pt;height:1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C63F5A" w:rsidRDefault="00C63F5A">
                      <w:pPr>
                        <w:spacing w:before="0" w:line="240" w:lineRule="auto"/>
                        <w:jc w:val="center"/>
                        <w:textDirection w:val="btLr"/>
                      </w:pPr>
                      <w:r>
                        <w:rPr>
                          <w:rFonts w:ascii="Arial" w:eastAsia="Arial" w:hAnsi="Arial" w:cs="Arial"/>
                          <w:b/>
                          <w:color w:val="000000"/>
                          <w:sz w:val="20"/>
                        </w:rPr>
                        <w:t>Gambar 2.  SEQ Gambar_2. \* ARABIC 3 Fungsi Regresi Pada SVR</w:t>
                      </w:r>
                    </w:p>
                    <w:p w:rsidR="00C63F5A" w:rsidRDefault="00C63F5A">
                      <w:pPr>
                        <w:spacing w:before="0"/>
                        <w:jc w:val="center"/>
                        <w:textDirection w:val="btLr"/>
                      </w:pPr>
                      <w:r>
                        <w:rPr>
                          <w:color w:val="000000"/>
                          <w:sz w:val="18"/>
                        </w:rPr>
                        <w:t>Sumber : (Lumbantobing &amp; Pasaribu, 2018)</w:t>
                      </w:r>
                    </w:p>
                    <w:p w:rsidR="00C63F5A" w:rsidRDefault="00C63F5A">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9D779E">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9D779E">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9D779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9D779E">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9D779E">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9D779E">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8B2AF2" w:rsidRDefault="008B2AF2">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AC4BE1">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E2718F" w:rsidRDefault="008B2AF2">
      <w:r>
        <w:t xml:space="preserve"> Metode</w:t>
      </w:r>
      <w:r w:rsidR="00C14F11">
        <w:t xml:space="preserv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rsidR="00C14F11">
        <w:t>.</w:t>
      </w:r>
    </w:p>
    <w:p w:rsidR="00E2718F" w:rsidRDefault="00C14F11" w:rsidP="00D7613B">
      <w:pPr>
        <w:pStyle w:val="Heading2"/>
        <w:numPr>
          <w:ilvl w:val="0"/>
          <w:numId w:val="0"/>
        </w:numPr>
        <w:spacing w:before="240" w:after="0"/>
      </w:pPr>
      <w:bookmarkStart w:id="26" w:name="_Toc136383776"/>
      <w:r>
        <w:lastRenderedPageBreak/>
        <w:t>2.8  Artificial Neural Network</w:t>
      </w:r>
      <w:bookmarkEnd w:id="26"/>
    </w:p>
    <w:p w:rsidR="00E2718F" w:rsidRDefault="00C14F11">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1B0D9C11" wp14:editId="742900C7">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A91A32">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51584" behindDoc="0" locked="0" layoutInCell="1" hidden="0" allowOverlap="1" wp14:anchorId="640FD2DE" wp14:editId="4E198329">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E2718F" w:rsidRDefault="009D779E">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9D779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9D779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9D779E">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9D779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9D779E">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9D779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9D779E">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54656" behindDoc="0" locked="0" layoutInCell="1" hidden="0" allowOverlap="1" wp14:anchorId="43C9A70B" wp14:editId="2A1A2119">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9D779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9D779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9D779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9D779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9D779E">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9D779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9D779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9D779E">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t xml:space="preserve">dengan : </w:t>
      </w:r>
    </w:p>
    <w:p w:rsidR="00E2718F" w:rsidRDefault="00C14F11">
      <w:pPr>
        <w:spacing w:before="0"/>
      </w:pPr>
      <w:r>
        <w:t>aktual</w:t>
      </w:r>
      <w:r>
        <w:tab/>
      </w:r>
      <w:r>
        <w:tab/>
      </w:r>
      <w:r>
        <w:tab/>
        <w:t>= nilai aktual</w:t>
      </w:r>
    </w:p>
    <w:p w:rsidR="00E2718F" w:rsidRDefault="009D779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9D779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9D779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9D779E">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lastRenderedPageBreak/>
        <w:t xml:space="preserve">dengan : </w:t>
      </w:r>
    </w:p>
    <w:p w:rsidR="00E2718F" w:rsidRDefault="009D779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9D779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9D779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9D779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9D779E">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9D779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lastRenderedPageBreak/>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E2718F" w:rsidRDefault="009D779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9D779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9D779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lastRenderedPageBreak/>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9D779E"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6"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975861" w:rsidRDefault="00975861" w:rsidP="00975861">
      <w:pPr>
        <w:pStyle w:val="Heading2"/>
        <w:numPr>
          <w:ilvl w:val="0"/>
          <w:numId w:val="0"/>
        </w:numPr>
        <w:spacing w:before="240" w:after="0"/>
      </w:pPr>
      <w:r>
        <w:t>2.14 K-Fold Cross Validation</w:t>
      </w:r>
    </w:p>
    <w:p w:rsidR="00127AED" w:rsidRDefault="00D80FCE" w:rsidP="00CB495C">
      <w:pPr>
        <w:spacing w:before="0" w:after="240"/>
      </w:pPr>
      <w:r>
        <w:rPr>
          <w:i/>
        </w:rPr>
        <w:t>K-Fold cross validation</w:t>
      </w:r>
      <w:r>
        <w:t xml:space="preserve"> adalah salah satu metode </w:t>
      </w:r>
      <w:r w:rsidR="00A13256">
        <w:t xml:space="preserve">yang digunakan untuk mengevaluasi algoritma dengan membagi jumlah sebanyak </w:t>
      </w:r>
      <w:r w:rsidR="00A13256">
        <w:rPr>
          <w:i/>
        </w:rPr>
        <w:t>k</w:t>
      </w:r>
      <w:r w:rsidR="00A13256">
        <w:t xml:space="preserve"> </w:t>
      </w:r>
      <w:r w:rsidR="00E34147">
        <w:t xml:space="preserve">ke dalam </w:t>
      </w:r>
      <w:r w:rsidR="00B260AD">
        <w:t xml:space="preserve">data trakn dan data test. Cara kerja dari </w:t>
      </w:r>
      <w:r w:rsidR="00B260AD">
        <w:rPr>
          <w:i/>
        </w:rPr>
        <w:t>k-fold cross validation</w:t>
      </w:r>
      <w:r w:rsidR="00B260AD">
        <w:t xml:space="preserve"> adalah pertama-tama data dipartisi menjadi </w:t>
      </w:r>
      <w:r w:rsidR="00B260AD">
        <w:rPr>
          <w:i/>
        </w:rPr>
        <w:t>k</w:t>
      </w:r>
      <w:r w:rsidR="00B260AD">
        <w:t xml:space="preserve"> bagian yang berukuran sama (atau hampir sama). Kemudian setiap data ke-</w:t>
      </w:r>
      <w:r w:rsidR="00B260AD">
        <w:rPr>
          <w:i/>
        </w:rPr>
        <w:t>k</w:t>
      </w:r>
      <w:r w:rsidR="00B260AD">
        <w:t xml:space="preserve"> setiap bagian dijadikan sebagai data testing. </w:t>
      </w:r>
    </w:p>
    <w:p w:rsidR="00B260AD" w:rsidRDefault="00B260AD" w:rsidP="00B260AD">
      <w:pPr>
        <w:keepNext/>
        <w:spacing w:after="240"/>
        <w:jc w:val="center"/>
      </w:pPr>
      <w:r w:rsidRPr="00B260AD">
        <w:rPr>
          <w:noProof/>
          <w:lang w:val="en-US"/>
        </w:rPr>
        <w:lastRenderedPageBreak/>
        <w:drawing>
          <wp:inline distT="0" distB="0" distL="0" distR="0" wp14:anchorId="4774763A" wp14:editId="59E8671C">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229426" cy="3918854"/>
                    </a:xfrm>
                    <a:prstGeom prst="rect">
                      <a:avLst/>
                    </a:prstGeom>
                  </pic:spPr>
                </pic:pic>
              </a:graphicData>
            </a:graphic>
          </wp:inline>
        </w:drawing>
      </w:r>
    </w:p>
    <w:p w:rsidR="00B260AD" w:rsidRDefault="00B260AD" w:rsidP="00B260AD">
      <w:pPr>
        <w:pStyle w:val="Caption"/>
      </w:pPr>
      <w:r>
        <w:t xml:space="preserve">Gambar 2. </w:t>
      </w:r>
      <w:r w:rsidR="009D779E">
        <w:fldChar w:fldCharType="begin"/>
      </w:r>
      <w:r w:rsidR="009D779E">
        <w:instrText xml:space="preserve"> SEQ Gambar_2. \* ARABIC </w:instrText>
      </w:r>
      <w:r w:rsidR="009D779E">
        <w:fldChar w:fldCharType="separate"/>
      </w:r>
      <w:r w:rsidR="00A91A32">
        <w:rPr>
          <w:noProof/>
        </w:rPr>
        <w:t>5</w:t>
      </w:r>
      <w:r w:rsidR="009D779E">
        <w:rPr>
          <w:noProof/>
        </w:rPr>
        <w:fldChar w:fldCharType="end"/>
      </w:r>
      <w:r>
        <w:t xml:space="preserve"> Skema 10 </w:t>
      </w:r>
      <w:r>
        <w:rPr>
          <w:i/>
        </w:rPr>
        <w:t>Fold Cross Validation</w:t>
      </w:r>
    </w:p>
    <w:p w:rsidR="00B260AD" w:rsidRDefault="00CB495C" w:rsidP="00B260AD">
      <w:pPr>
        <w:spacing w:before="0"/>
      </w:pPr>
      <w:r>
        <w:t xml:space="preserve">Dari </w:t>
      </w:r>
      <w:r>
        <w:rPr>
          <w:b/>
        </w:rPr>
        <w:t>Gambar 2.5</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w:t>
      </w:r>
      <w:r w:rsidR="00E57279">
        <w:t xml:space="preserve"> </w:t>
      </w:r>
      <w:r>
        <w:t>.</w:t>
      </w:r>
    </w:p>
    <w:p w:rsidR="00A91A32" w:rsidRDefault="00A91A32" w:rsidP="00A91A32">
      <w:pPr>
        <w:pStyle w:val="Heading2"/>
        <w:numPr>
          <w:ilvl w:val="0"/>
          <w:numId w:val="0"/>
        </w:numPr>
        <w:spacing w:before="240" w:after="0"/>
      </w:pPr>
      <w:bookmarkStart w:id="37" w:name="_2.15_Early_Stopping"/>
      <w:bookmarkEnd w:id="37"/>
      <w:r>
        <w:t>2.15 Early Stopping</w:t>
      </w:r>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A91A32" w:rsidRDefault="00A91A32" w:rsidP="00A91A32">
      <w:pPr>
        <w:keepNext/>
        <w:spacing w:before="0" w:after="240"/>
        <w:jc w:val="center"/>
      </w:pPr>
      <w:r w:rsidRPr="00A91A32">
        <w:rPr>
          <w:noProof/>
          <w:lang w:val="en-US"/>
        </w:rPr>
        <w:lastRenderedPageBreak/>
        <w:drawing>
          <wp:inline distT="0" distB="0" distL="0" distR="0" wp14:anchorId="43C8876C" wp14:editId="7F000370">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353268" cy="2676899"/>
                    </a:xfrm>
                    <a:prstGeom prst="rect">
                      <a:avLst/>
                    </a:prstGeom>
                  </pic:spPr>
                </pic:pic>
              </a:graphicData>
            </a:graphic>
          </wp:inline>
        </w:drawing>
      </w:r>
    </w:p>
    <w:p w:rsidR="00A91A32" w:rsidRDefault="00A91A32" w:rsidP="00A91A32">
      <w:pPr>
        <w:pStyle w:val="Caption"/>
      </w:pPr>
      <w:r>
        <w:t xml:space="preserve">Gambar 2. </w:t>
      </w:r>
      <w:r w:rsidR="009D779E">
        <w:fldChar w:fldCharType="begin"/>
      </w:r>
      <w:r w:rsidR="009D779E">
        <w:instrText xml:space="preserve"> SEQ Gambar_2. \* ARABIC </w:instrText>
      </w:r>
      <w:r w:rsidR="009D779E">
        <w:fldChar w:fldCharType="separate"/>
      </w:r>
      <w:r>
        <w:rPr>
          <w:noProof/>
        </w:rPr>
        <w:t>6</w:t>
      </w:r>
      <w:r w:rsidR="009D779E">
        <w:rPr>
          <w:noProof/>
        </w:rPr>
        <w:fldChar w:fldCharType="end"/>
      </w:r>
      <w:r>
        <w:t xml:space="preserve"> Model Overfitting</w:t>
      </w:r>
    </w:p>
    <w:p w:rsidR="005B477D" w:rsidRPr="00DB22EC" w:rsidRDefault="00A91A32" w:rsidP="00DB22EC">
      <w:pPr>
        <w:spacing w:before="0"/>
      </w:pPr>
      <w:r>
        <w:t xml:space="preserve">Berdasarkan </w:t>
      </w:r>
      <w:r w:rsidRPr="00A91A32">
        <w:rPr>
          <w:b/>
        </w:rPr>
        <w:t>Gambar 2.6</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5B477D">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bookmarkEnd w:id="36"/>
    <w:p w:rsidR="00A91A32" w:rsidRDefault="00A91A32" w:rsidP="00A91A32">
      <w:pPr>
        <w:pStyle w:val="Heading2"/>
        <w:numPr>
          <w:ilvl w:val="0"/>
          <w:numId w:val="0"/>
        </w:numPr>
        <w:spacing w:after="0"/>
      </w:pPr>
      <w:r>
        <w:t>2.16 Flask</w:t>
      </w:r>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w:t>
      </w:r>
      <w:r>
        <w:lastRenderedPageBreak/>
        <w:t xml:space="preserve">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3"/>
          <w:pgSz w:w="11909" w:h="16834"/>
          <w:pgMar w:top="1700" w:right="1700" w:bottom="1700" w:left="2267" w:header="851" w:footer="1418" w:gutter="0"/>
          <w:cols w:space="720"/>
          <w:titlePg/>
        </w:sectPr>
      </w:pPr>
      <w:bookmarkStart w:id="38" w:name="_heading=h.r474iyilqyby" w:colFirst="0" w:colLast="0"/>
      <w:bookmarkEnd w:id="38"/>
      <w:r>
        <w:t xml:space="preserve">Membuka URL hasil </w:t>
      </w:r>
      <w:r>
        <w:rPr>
          <w:i/>
        </w:rPr>
        <w:t>coding.</w:t>
      </w:r>
    </w:p>
    <w:p w:rsidR="00E2718F" w:rsidRDefault="00C14F11" w:rsidP="00601E5D">
      <w:pPr>
        <w:pStyle w:val="Heading1"/>
        <w:numPr>
          <w:ilvl w:val="0"/>
          <w:numId w:val="0"/>
        </w:numPr>
      </w:pPr>
      <w:bookmarkStart w:id="39" w:name="_Toc136383784"/>
      <w:r>
        <w:lastRenderedPageBreak/>
        <w:t>BAB 3</w:t>
      </w:r>
      <w:r>
        <w:br/>
        <w:t>ANALISIS</w:t>
      </w:r>
      <w:bookmarkEnd w:id="39"/>
    </w:p>
    <w:p w:rsidR="000C7242" w:rsidRPr="000C7242" w:rsidRDefault="000C7242" w:rsidP="000C7242">
      <w:bookmarkStart w:id="40"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40"/>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1" w:name="_3.1.1__Sumber"/>
      <w:bookmarkStart w:id="42" w:name="_Toc136383786"/>
      <w:bookmarkEnd w:id="41"/>
      <w:r>
        <w:t>3.2</w:t>
      </w:r>
      <w:r w:rsidR="00C14F11">
        <w:t>.1  Sumber Data</w:t>
      </w:r>
      <w:bookmarkEnd w:id="42"/>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3"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3"/>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4" w:name="_Toc136383787"/>
      <w:r>
        <w:t>3.2</w:t>
      </w:r>
      <w:r w:rsidR="00C14F11">
        <w:t>.2  Seleksi Data</w:t>
      </w:r>
      <w:bookmarkEnd w:id="44"/>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5" w:name="_3.2__Preprocessing"/>
      <w:bookmarkStart w:id="46" w:name="_Toc136383788"/>
      <w:bookmarkEnd w:id="45"/>
      <w:r>
        <w:lastRenderedPageBreak/>
        <w:t>3.3</w:t>
      </w:r>
      <w:r w:rsidR="00C14F11">
        <w:t xml:space="preserve">  Preprocessing Data</w:t>
      </w:r>
      <w:bookmarkEnd w:id="46"/>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7" w:name="_heading=h.gok4wwo1wl07" w:colFirst="0" w:colLast="0"/>
      <w:bookmarkStart w:id="48" w:name="_3.3.1_Data_Integration"/>
      <w:bookmarkStart w:id="49" w:name="_Toc136383789"/>
      <w:bookmarkEnd w:id="47"/>
      <w:bookmarkEnd w:id="48"/>
      <w:r>
        <w:t>3.3</w:t>
      </w:r>
      <w:r w:rsidR="005D46F7">
        <w:t xml:space="preserve">.1 </w:t>
      </w:r>
      <w:r w:rsidR="00C14F11">
        <w:t>Data Integration</w:t>
      </w:r>
      <w:bookmarkEnd w:id="49"/>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0"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0"/>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1" w:name="_heading=h.tyjcwt" w:colFirst="0" w:colLast="0"/>
            <w:bookmarkEnd w:id="51"/>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2"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2"/>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3" w:name="_heading=h.v9crgz9kwldr" w:colFirst="0" w:colLast="0"/>
      <w:bookmarkStart w:id="54" w:name="_3.2.2__Data"/>
      <w:bookmarkStart w:id="55" w:name="_3.3.2_Data_Cleaning"/>
      <w:bookmarkStart w:id="56" w:name="_Toc136383790"/>
      <w:bookmarkEnd w:id="53"/>
      <w:bookmarkEnd w:id="54"/>
      <w:bookmarkEnd w:id="55"/>
      <w:r w:rsidRPr="00323613">
        <w:rPr>
          <w:highlight w:val="yellow"/>
        </w:rPr>
        <w:t>3.3</w:t>
      </w:r>
      <w:r w:rsidR="005D46F7" w:rsidRPr="00323613">
        <w:rPr>
          <w:highlight w:val="yellow"/>
        </w:rPr>
        <w:t xml:space="preserve">.2 </w:t>
      </w:r>
      <w:r w:rsidR="00C14F11" w:rsidRPr="00323613">
        <w:rPr>
          <w:highlight w:val="yellow"/>
        </w:rPr>
        <w:t>Data Cleaning</w:t>
      </w:r>
      <w:bookmarkEnd w:id="56"/>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7"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7"/>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8" w:name="_heading=h.oxo9vv7yre02" w:colFirst="0" w:colLast="0"/>
      <w:bookmarkEnd w:id="58"/>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9"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9"/>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0" w:name="_heading=h.66c4l5qo385z" w:colFirst="0" w:colLast="0"/>
      <w:bookmarkStart w:id="61" w:name="_Toc136383791"/>
      <w:bookmarkEnd w:id="60"/>
      <w:r>
        <w:lastRenderedPageBreak/>
        <w:t>3.3</w:t>
      </w:r>
      <w:r w:rsidR="00C14F11">
        <w:t xml:space="preserve">.3 </w:t>
      </w:r>
      <w:bookmarkEnd w:id="61"/>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2" w:name="_heading=h.1eis9aeiskof" w:colFirst="0" w:colLast="0"/>
      <w:bookmarkStart w:id="63" w:name="_3.3.4_Normalisasi_Dataset"/>
      <w:bookmarkStart w:id="64" w:name="_Toc136383792"/>
      <w:bookmarkEnd w:id="62"/>
      <w:bookmarkEnd w:id="63"/>
      <w:r>
        <w:t>3.3</w:t>
      </w:r>
      <w:r w:rsidR="00C14F11">
        <w:t>.4 Normalisasi Dataset</w:t>
      </w:r>
      <w:bookmarkEnd w:id="64"/>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5"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5"/>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6" w:name="_heading=h.omoi7qa5klzz" w:colFirst="0" w:colLast="0"/>
      <w:bookmarkEnd w:id="66"/>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9D779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9D779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9D779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9D779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7"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7"/>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8" w:name="_Toc136383793"/>
      <w:r>
        <w:t>3.</w:t>
      </w:r>
      <w:r w:rsidR="007A4D8E">
        <w:t>4</w:t>
      </w:r>
      <w:r w:rsidR="00C14F11">
        <w:t xml:space="preserve"> Analisis Algoritma SVR</w:t>
      </w:r>
      <w:bookmarkEnd w:id="68"/>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9" w:name="_Toc136383794"/>
      <w:r>
        <w:t>3.4</w:t>
      </w:r>
      <w:r w:rsidR="00F40827">
        <w:t xml:space="preserve">.1 </w:t>
      </w:r>
      <w:r w:rsidR="00C14F11">
        <w:t>Perhitungan SVR</w:t>
      </w:r>
      <w:bookmarkEnd w:id="69"/>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0"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0"/>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1"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1"/>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2"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3" w:name="_heading=h.wmdbfqwmpy1e" w:colFirst="0" w:colLast="0"/>
      <w:bookmarkEnd w:id="7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4"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4"/>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5"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5"/>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9D779E"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6"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6"/>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7"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8"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8"/>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9D779E"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9D779E"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9D779E"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9"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9"/>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0"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0"/>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1"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1"/>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2" w:name="_heading=h.sldjmjwjy2gu" w:colFirst="0" w:colLast="0"/>
      <w:bookmarkEnd w:id="82"/>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3"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3"/>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9D779E">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4" w:name="_Toc136383795"/>
      <w:r>
        <w:t>3.5</w:t>
      </w:r>
      <w:r w:rsidR="00C14F11">
        <w:t xml:space="preserve">  Analisis Algoritma ANN Backpropagation</w:t>
      </w:r>
      <w:bookmarkEnd w:id="84"/>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5" w:name="_heading=h.b4yzupfmj2k4" w:colFirst="0" w:colLast="0"/>
      <w:bookmarkStart w:id="86" w:name="_Toc136383796"/>
      <w:bookmarkEnd w:id="85"/>
      <w:r>
        <w:t>3.5</w:t>
      </w:r>
      <w:r w:rsidR="00C14F11">
        <w:t>.1 Inisialisasi Bias dan Bobot</w:t>
      </w:r>
      <w:bookmarkEnd w:id="86"/>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7"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7"/>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8"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8"/>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9" w:name="_heading=h.cmpeqfo6k16y" w:colFirst="0" w:colLast="0"/>
      <w:bookmarkEnd w:id="89"/>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0"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0"/>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1"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1"/>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2" w:name="_heading=h.79tup0tn1vw2" w:colFirst="0" w:colLast="0"/>
      <w:bookmarkStart w:id="93" w:name="_Toc136383797"/>
      <w:bookmarkEnd w:id="92"/>
      <w:r>
        <w:t>3.5</w:t>
      </w:r>
      <w:r w:rsidR="00C14F11">
        <w:t>.2 Inisialisasi Hyperparameter</w:t>
      </w:r>
      <w:bookmarkEnd w:id="93"/>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4" w:name="_Toc136383798"/>
      <w:r>
        <w:t>3.5</w:t>
      </w:r>
      <w:r w:rsidR="00C14F11">
        <w:t>.3 Feedforward Propagation</w:t>
      </w:r>
      <w:bookmarkEnd w:id="94"/>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9D779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3E90CB49" wp14:editId="53D38310">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4"/>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7457EAF4" wp14:editId="6BDD934A">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9D779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9D779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9D779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9D779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9D779E">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2E687971" wp14:editId="7907ABC1">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6"/>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365504CC" wp14:editId="76A5DF59">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7"/>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9D779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9D779E">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9D779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5" w:name="_heading=h.et7m9jwgagxt" w:colFirst="0" w:colLast="0"/>
      <w:bookmarkStart w:id="96" w:name="_Toc136383799"/>
      <w:bookmarkEnd w:id="95"/>
      <w:r>
        <w:t>3.5</w:t>
      </w:r>
      <w:r w:rsidR="00C14F11">
        <w:t>.4 Backpropagation Propagation</w:t>
      </w:r>
      <w:bookmarkEnd w:id="96"/>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7" w:name="_Toc136383800"/>
      <w:r>
        <w:t>3.6</w:t>
      </w:r>
      <w:r w:rsidR="00C14F11">
        <w:t xml:space="preserve"> Analisis Evaluasi Model</w:t>
      </w:r>
      <w:bookmarkEnd w:id="97"/>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r>
        <w:t xml:space="preserve">3.7 </w:t>
      </w:r>
      <w:r w:rsidR="008A75F2">
        <w:t>Hipotesis Penelitian</w:t>
      </w:r>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r>
        <w:t>3.7.1 Perumusan H0 dan H1</w:t>
      </w:r>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98" w:name="_heading=h.v2gg74jr2gy2" w:colFirst="0" w:colLast="0"/>
      <w:bookmarkStart w:id="99" w:name="_Toc136383801"/>
      <w:bookmarkEnd w:id="98"/>
      <w:r>
        <w:t>BAB 4</w:t>
      </w:r>
      <w:r>
        <w:br/>
        <w:t>PERANCANGAN</w:t>
      </w:r>
      <w:bookmarkEnd w:id="9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0" w:name="_Toc136383802"/>
      <w:r>
        <w:lastRenderedPageBreak/>
        <w:t>4.1  Rancangan Desain Penelitian</w:t>
      </w:r>
      <w:bookmarkEnd w:id="100"/>
    </w:p>
    <w:p w:rsidR="00F2242E" w:rsidRDefault="00D00293" w:rsidP="00F2242E">
      <w:pPr>
        <w:keepNext/>
        <w:spacing w:before="0"/>
        <w:ind w:left="141"/>
        <w:jc w:val="center"/>
      </w:pPr>
      <w:r w:rsidRPr="00D00293">
        <w:rPr>
          <w:noProof/>
          <w:lang w:val="en-US"/>
        </w:rPr>
        <w:drawing>
          <wp:inline distT="0" distB="0" distL="0" distR="0" wp14:anchorId="54763FFC" wp14:editId="57817AB1">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1"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1"/>
    </w:p>
    <w:p w:rsidR="00E2718F" w:rsidRDefault="00C14F11">
      <w:bookmarkStart w:id="102" w:name="_heading=h.3hv69ve" w:colFirst="0" w:colLast="0"/>
      <w:bookmarkEnd w:id="10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3" w:name="_Toc136383803"/>
      <w:r>
        <w:lastRenderedPageBreak/>
        <w:t>4.2  Rancangan Pre-Processing Data</w:t>
      </w:r>
      <w:bookmarkEnd w:id="103"/>
    </w:p>
    <w:p w:rsidR="00F2242E" w:rsidRDefault="00F94469" w:rsidP="00F2242E">
      <w:pPr>
        <w:keepNext/>
        <w:jc w:val="center"/>
      </w:pPr>
      <w:r w:rsidRPr="00F94469">
        <w:rPr>
          <w:noProof/>
          <w:lang w:val="en-US"/>
        </w:rPr>
        <w:drawing>
          <wp:inline distT="0" distB="0" distL="0" distR="0" wp14:anchorId="1D4CB178" wp14:editId="224101EB">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4"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4"/>
    </w:p>
    <w:p w:rsidR="00E2718F" w:rsidRDefault="00C14F11">
      <w:bookmarkStart w:id="105" w:name="_heading=h.4h042r0" w:colFirst="0" w:colLast="0"/>
      <w:bookmarkEnd w:id="105"/>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06" w:name="_Toc136383804"/>
      <w:r>
        <w:lastRenderedPageBreak/>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6"/>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7" w:name="_Toc136383805"/>
      <w:r>
        <w:t>4.4</w:t>
      </w:r>
      <w:r w:rsidR="00C14F11">
        <w:t xml:space="preserve">.1 </w:t>
      </w:r>
      <w:r w:rsidR="000D13D0">
        <w:t xml:space="preserve">Rancangan </w:t>
      </w:r>
      <w:r w:rsidR="00C14F11">
        <w:t>Implementasi Algoritma SVR</w:t>
      </w:r>
      <w:bookmarkEnd w:id="107"/>
    </w:p>
    <w:p w:rsidR="00E2718F" w:rsidRPr="00F2242E" w:rsidRDefault="009D779E" w:rsidP="00F2242E">
      <w:pPr>
        <w:pStyle w:val="Caption"/>
        <w:spacing w:before="0"/>
        <w:rPr>
          <w:i/>
          <w:sz w:val="20"/>
          <w:szCs w:val="20"/>
        </w:rPr>
      </w:pPr>
      <w:bookmarkStart w:id="108"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30"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8"/>
    </w:p>
    <w:p w:rsidR="00E2718F" w:rsidRDefault="004518B0" w:rsidP="004518B0">
      <w:pPr>
        <w:spacing w:before="0"/>
      </w:pPr>
      <w:bookmarkStart w:id="109" w:name="_heading=h.3vac5uf" w:colFirst="0" w:colLast="0"/>
      <w:bookmarkEnd w:id="109"/>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10" w:name="_Toc136383806"/>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1" w:name="_4.4.2_Rancangan_Implementasi"/>
      <w:bookmarkEnd w:id="111"/>
      <w:r>
        <w:lastRenderedPageBreak/>
        <w:t>4.4</w:t>
      </w:r>
      <w:r w:rsidR="00C14F11">
        <w:t xml:space="preserve">.2 </w:t>
      </w:r>
      <w:r w:rsidR="000D13D0">
        <w:t xml:space="preserve">Rancangan </w:t>
      </w:r>
      <w:r w:rsidR="00C14F11">
        <w:t>Implementasi Algoritma ANN Backpropagation</w:t>
      </w:r>
      <w:bookmarkEnd w:id="110"/>
    </w:p>
    <w:p w:rsidR="001F0CCC" w:rsidRDefault="000C3617" w:rsidP="001F0CCC">
      <w:pPr>
        <w:keepNext/>
        <w:jc w:val="center"/>
      </w:pPr>
      <w:r w:rsidRPr="000C3617">
        <w:rPr>
          <w:noProof/>
          <w:lang w:val="en-US"/>
        </w:rPr>
        <w:drawing>
          <wp:inline distT="0" distB="0" distL="0" distR="0" wp14:anchorId="2255F05C" wp14:editId="55F2B849">
            <wp:extent cx="2724149" cy="66198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3042" b="830"/>
                    <a:stretch/>
                  </pic:blipFill>
                  <pic:spPr bwMode="auto">
                    <a:xfrm>
                      <a:off x="0" y="0"/>
                      <a:ext cx="2724530" cy="6620800"/>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2"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2"/>
    </w:p>
    <w:p w:rsidR="00E2718F" w:rsidRDefault="00C14F11">
      <w:bookmarkStart w:id="113" w:name="_heading=h.pkwqa1" w:colFirst="0" w:colLast="0"/>
      <w:bookmarkEnd w:id="113"/>
      <w:r>
        <w:lastRenderedPageBreak/>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rsidR="005164FA">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4A7990">
        <w:t xml:space="preserve">, seperti fungsi aktivasi, jumlah neuron pada </w:t>
      </w:r>
      <w:r w:rsidR="004A7990" w:rsidRPr="004A7990">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Pr="00AA2BA0" w:rsidRDefault="00B958BB" w:rsidP="00B958BB">
      <w:pPr>
        <w:pStyle w:val="Caption"/>
        <w:keepNext/>
      </w:pPr>
      <w:r w:rsidRPr="00AA2BA0">
        <w:t xml:space="preserve">Tabel 4. </w:t>
      </w:r>
      <w:r w:rsidR="009D779E">
        <w:fldChar w:fldCharType="begin"/>
      </w:r>
      <w:r w:rsidR="009D779E">
        <w:instrText xml:space="preserve"> SEQ Tabel_4. \* ARABIC </w:instrText>
      </w:r>
      <w:r w:rsidR="009D779E">
        <w:fldChar w:fldCharType="separate"/>
      </w:r>
      <w:r w:rsidRPr="00AA2BA0">
        <w:rPr>
          <w:noProof/>
        </w:rPr>
        <w:t>1</w:t>
      </w:r>
      <w:r w:rsidR="009D779E">
        <w:rPr>
          <w:noProof/>
        </w:rPr>
        <w:fldChar w:fldCharType="end"/>
      </w:r>
      <w:r w:rsidRPr="00AA2BA0">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B958BB" w:rsidP="00824AC2">
            <w:pPr>
              <w:spacing w:before="0"/>
              <w:jc w:val="center"/>
              <w:rPr>
                <w:b/>
              </w:rPr>
            </w:pPr>
            <w:r w:rsidRPr="00AA2BA0">
              <w:rPr>
                <w:b/>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hidden layer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1852AA">
              <w:t xml:space="preserve">hidden layer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Pr>
          <w:i/>
        </w:rPr>
        <w:t>hyperparameter learning rate</w:t>
      </w:r>
      <w:r w:rsidR="004A7990">
        <w:rPr>
          <w:i/>
        </w:rPr>
        <w:t xml:space="preserve">, </w:t>
      </w:r>
      <w:r w:rsidR="004A7990">
        <w:t xml:space="preserve">jumlah neuron pada hidden layer,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296FD3">
        <w:rPr>
          <w:i/>
        </w:rPr>
        <w:t>hyperparameter</w:t>
      </w:r>
      <w:r w:rsidR="00296FD3">
        <w:t xml:space="preserve"> selanjutnya yang diinisialisasi adalah jumlah neuron yang akan digunakan pada hidden layer.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el terdiri dari input layer, hidden layer, dan out</w:t>
      </w:r>
      <w:r>
        <w:t xml:space="preserve">put layer.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7F98882F" wp14:editId="19AD7022">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4"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4"/>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9D779E">
        <w:fldChar w:fldCharType="begin"/>
      </w:r>
      <w:r w:rsidR="009D779E">
        <w:instrText xml:space="preserve"> SEQ Tabel_4. \* ARABIC </w:instrText>
      </w:r>
      <w:r w:rsidR="009D779E">
        <w:fldChar w:fldCharType="separate"/>
      </w:r>
      <w:r w:rsidR="00B958BB">
        <w:rPr>
          <w:noProof/>
        </w:rPr>
        <w:t>2</w:t>
      </w:r>
      <w:r w:rsidR="009D779E">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9D779E">
        <w:fldChar w:fldCharType="begin"/>
      </w:r>
      <w:r w:rsidR="009D779E">
        <w:instrText xml:space="preserve"> SEQ Tabel_4. \* ARABIC </w:instrText>
      </w:r>
      <w:r w:rsidR="009D779E">
        <w:fldChar w:fldCharType="separate"/>
      </w:r>
      <w:r w:rsidR="00B958BB">
        <w:rPr>
          <w:noProof/>
        </w:rPr>
        <w:t>3</w:t>
      </w:r>
      <w:r w:rsidR="009D779E">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r w:rsidR="009D779E">
        <w:fldChar w:fldCharType="begin"/>
      </w:r>
      <w:r w:rsidR="009D779E">
        <w:instrText xml:space="preserve"> SEQ Tabel_4. \* ARABIC </w:instrText>
      </w:r>
      <w:r w:rsidR="009D779E">
        <w:fldChar w:fldCharType="separate"/>
      </w:r>
      <w:r w:rsidR="00B958BB">
        <w:rPr>
          <w:noProof/>
        </w:rPr>
        <w:t>4</w:t>
      </w:r>
      <w:r w:rsidR="009D779E">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2DB381F9" wp14:editId="5A8DFB15">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5"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5"/>
      <w:r w:rsidR="00B26B09">
        <w:rPr>
          <w:sz w:val="20"/>
        </w:rPr>
        <w:t>Halaman Home</w:t>
      </w:r>
      <w:bookmarkStart w:id="116" w:name="_heading=h.2nusc19" w:colFirst="0" w:colLast="0"/>
      <w:bookmarkEnd w:id="116"/>
    </w:p>
    <w:p w:rsidR="001F0CCC" w:rsidRDefault="00B26B09" w:rsidP="001F0CCC">
      <w:pPr>
        <w:keepNext/>
        <w:jc w:val="center"/>
      </w:pPr>
      <w:r w:rsidRPr="00B26B09">
        <w:rPr>
          <w:noProof/>
          <w:lang w:val="en-US"/>
        </w:rPr>
        <w:drawing>
          <wp:inline distT="0" distB="0" distL="0" distR="0" wp14:anchorId="13E6355D" wp14:editId="0199F75F">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7"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7"/>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0AB3AF0A" wp14:editId="2A4EB69A">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8" w:name="_heading=h.1302m92" w:colFirst="0" w:colLast="0"/>
      <w:bookmarkEnd w:id="118"/>
    </w:p>
    <w:p w:rsidR="00CD02F7" w:rsidRDefault="00CD02F7" w:rsidP="00CD02F7">
      <w:pPr>
        <w:keepNext/>
        <w:jc w:val="center"/>
      </w:pPr>
      <w:r w:rsidRPr="00CD02F7">
        <w:rPr>
          <w:noProof/>
          <w:lang w:val="en-US"/>
        </w:rPr>
        <w:drawing>
          <wp:inline distT="0" distB="0" distL="0" distR="0" wp14:anchorId="28BFF81E" wp14:editId="679E61A3">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9" w:name="_Toc136383809"/>
      <w:r>
        <w:lastRenderedPageBreak/>
        <w:t>BAB 5</w:t>
      </w:r>
      <w:r>
        <w:br/>
      </w:r>
      <w:r w:rsidR="00C14F11">
        <w:t>IMPLEMENTASI</w:t>
      </w:r>
      <w:bookmarkEnd w:id="119"/>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0" w:name="_Toc136383810"/>
      <w:r>
        <w:t>5.1  Lingkungan Implementasi</w:t>
      </w:r>
      <w:bookmarkEnd w:id="12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1" w:name="_Toc136383811"/>
      <w:r>
        <w:t>5.2  Batasan Implementasi</w:t>
      </w:r>
      <w:bookmarkEnd w:id="121"/>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2" w:name="_Toc136383812"/>
      <w:r>
        <w:t xml:space="preserve">5.3  </w:t>
      </w:r>
      <w:bookmarkStart w:id="123" w:name="_Toc136383813"/>
      <w:bookmarkEnd w:id="122"/>
      <w:r w:rsidR="00AB29A7">
        <w:t>Implementasi Preprocessing</w:t>
      </w:r>
    </w:p>
    <w:bookmarkEnd w:id="123"/>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4" w:name="_heading=h.mcvg6hih3f7j" w:colFirst="0" w:colLast="0"/>
      <w:bookmarkStart w:id="125" w:name="_heading=h.5rp56eh0vc2v" w:colFirst="0" w:colLast="0"/>
      <w:bookmarkStart w:id="126" w:name="_5.4.3.__Encoding"/>
      <w:bookmarkStart w:id="127" w:name="_Toc136383816"/>
      <w:bookmarkEnd w:id="124"/>
      <w:bookmarkEnd w:id="125"/>
      <w:bookmarkEnd w:id="126"/>
      <w:r>
        <w:t>5.3</w:t>
      </w:r>
      <w:r w:rsidR="00A576F5">
        <w:t>.1</w:t>
      </w:r>
      <w:r w:rsidR="00C14F11">
        <w:t>.  Encoding</w:t>
      </w:r>
      <w:bookmarkEnd w:id="127"/>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8" w:name="_heading=h.i7d1r1rqlqcx" w:colFirst="0" w:colLast="0"/>
      <w:bookmarkStart w:id="129" w:name="_Toc136383817"/>
      <w:bookmarkEnd w:id="128"/>
      <w:r>
        <w:t>5.3</w:t>
      </w:r>
      <w:r w:rsidR="00C14F11">
        <w:t>.2.  Normalisasi</w:t>
      </w:r>
      <w:bookmarkEnd w:id="129"/>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0" w:name="_heading=h.rkujkxka1mck" w:colFirst="0" w:colLast="0"/>
      <w:bookmarkStart w:id="131" w:name="_5.4__Implementasi"/>
      <w:bookmarkStart w:id="132" w:name="_Toc136383818"/>
      <w:bookmarkEnd w:id="130"/>
      <w:bookmarkEnd w:id="131"/>
      <w:r>
        <w:t>5.4</w:t>
      </w:r>
      <w:r w:rsidR="00C14F11">
        <w:t xml:space="preserve">  Implementasi Algoritma</w:t>
      </w:r>
      <w:bookmarkEnd w:id="132"/>
      <w:r w:rsidR="006D1F77">
        <w:t xml:space="preserve"> Support Vector Regression</w:t>
      </w:r>
    </w:p>
    <w:p w:rsidR="00C56375" w:rsidRDefault="00C14F11" w:rsidP="00441A88">
      <w:pPr>
        <w:spacing w:before="0"/>
      </w:pPr>
      <w:bookmarkStart w:id="133" w:name="_heading=h.iq2zn4sf50ba" w:colFirst="0" w:colLast="0"/>
      <w:bookmarkEnd w:id="133"/>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r w:rsidR="002C607D">
        <w:t>subbab</w:t>
      </w:r>
      <w:r w:rsidR="00127AED">
        <w:t xml:space="preserve">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 fungsi objek pada Grid Search</w:t>
            </w:r>
          </w:p>
          <w:p w:rsidR="009A7DA6" w:rsidRPr="00C64671" w:rsidRDefault="009A7DA6" w:rsidP="006D6BCC">
            <w:pPr>
              <w:pStyle w:val="ListParagraph"/>
              <w:spacing w:before="0"/>
              <w:ind w:left="34"/>
              <w:jc w:val="left"/>
            </w:pPr>
            <w:r>
              <w:t xml:space="preserve">7. Menampilkan output yaitu kernel dan parameter </w:t>
            </w:r>
            <w:r>
              <w:lastRenderedPageBreak/>
              <w:t>terbaik pada algoritma SVR berdasarkan nilai yang telah diinisialisasi.</w:t>
            </w:r>
          </w:p>
        </w:tc>
      </w:tr>
    </w:tbl>
    <w:p w:rsidR="006528CC" w:rsidRDefault="006D6BCC" w:rsidP="006528CC">
      <w:r>
        <w:lastRenderedPageBreak/>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lastRenderedPageBreak/>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lastRenderedPageBreak/>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4" w:name="_heading=h.oosjs5ntz07m" w:colFirst="0" w:colLast="0"/>
      <w:bookmarkStart w:id="135" w:name="_5.5__Implementasi"/>
      <w:bookmarkEnd w:id="134"/>
      <w:bookmarkEnd w:id="135"/>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w:t>
      </w:r>
      <w:r>
        <w:lastRenderedPageBreak/>
        <w:t xml:space="preserve">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lastRenderedPageBreak/>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w:t>
            </w:r>
            <w:r>
              <w:lastRenderedPageBreak/>
              <w:t>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w:t>
      </w:r>
      <w:r w:rsidR="002D479F">
        <w:lastRenderedPageBreak/>
        <w:t xml:space="preserve">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6" w:name="_Toc136383821"/>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37" w:name="_5.5.1_Percobaan_Early"/>
      <w:bookmarkEnd w:id="137"/>
      <w:r>
        <w:t xml:space="preserve">5.5.1 Percobaan </w:t>
      </w:r>
      <w:r w:rsidR="00A70995">
        <w:t>Early Stopping</w:t>
      </w:r>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r>
        <w:t xml:space="preserve">5.5.2 Percobaan Variasi Nilai </w:t>
      </w:r>
      <w:r w:rsidR="004C3575">
        <w:t>Epoch</w:t>
      </w:r>
    </w:p>
    <w:p w:rsidR="00552591"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E2718F" w:rsidRDefault="00552591" w:rsidP="00F91CCF">
      <w:pPr>
        <w:pStyle w:val="Heading1"/>
        <w:numPr>
          <w:ilvl w:val="0"/>
          <w:numId w:val="0"/>
        </w:numPr>
      </w:pPr>
      <w:r>
        <w:lastRenderedPageBreak/>
        <w:t>BAB 6</w:t>
      </w:r>
      <w:r>
        <w:br/>
      </w:r>
      <w:r w:rsidR="00C14F11">
        <w:t>HASIL DAN PEMBAHASAN</w:t>
      </w:r>
      <w:bookmarkEnd w:id="136"/>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8" w:name="_heading=h.ainxm3pd2ntm" w:colFirst="0" w:colLast="0"/>
      <w:bookmarkStart w:id="139" w:name="_Toc136383822"/>
      <w:bookmarkEnd w:id="138"/>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39"/>
      <w:r w:rsidR="00E24E72" w:rsidRPr="002C77B9">
        <w:rPr>
          <w:highlight w:val="yellow"/>
        </w:rPr>
        <w:t>set</w:t>
      </w:r>
    </w:p>
    <w:p w:rsidR="00E2718F" w:rsidRPr="002C77B9" w:rsidRDefault="00E24E72">
      <w:pPr>
        <w:rPr>
          <w:highlight w:val="yellow"/>
        </w:rPr>
      </w:pPr>
      <w:r w:rsidRPr="002C77B9">
        <w:rPr>
          <w:highlight w:val="yellow"/>
        </w:rPr>
        <w:t xml:space="preserve">Pada sub-bab ini akan menjelaskan </w:t>
      </w:r>
      <w:r w:rsidR="004C5C46">
        <w:rPr>
          <w:highlight w:val="yellow"/>
        </w:rPr>
        <w:t xml:space="preserve">hasil </w:t>
      </w:r>
      <w:r w:rsidRPr="002C77B9">
        <w:rPr>
          <w:highlight w:val="yellow"/>
        </w:rPr>
        <w:t>pre-processing yang didapatkan.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40" w:name="_heading=h.ikegfknyhv8s" w:colFirst="0" w:colLast="0"/>
      <w:bookmarkEnd w:id="140"/>
      <w:r w:rsidRPr="002C77B9">
        <w:rPr>
          <w:noProof/>
          <w:highlight w:val="yellow"/>
          <w:lang w:val="en-US"/>
        </w:rPr>
        <w:drawing>
          <wp:inline distT="0" distB="0" distL="0" distR="0" wp14:anchorId="0E95ECBF" wp14:editId="28A81276">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7"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41" w:name="_heading=h.wfwchc9z84vi" w:colFirst="0" w:colLast="0"/>
      <w:bookmarkEnd w:id="141"/>
    </w:p>
    <w:p w:rsidR="00E2718F" w:rsidRDefault="00C14F11" w:rsidP="00F91CCF">
      <w:pPr>
        <w:pStyle w:val="Heading2"/>
        <w:numPr>
          <w:ilvl w:val="0"/>
          <w:numId w:val="0"/>
        </w:numPr>
      </w:pPr>
      <w:bookmarkStart w:id="142" w:name="_heading=h.e1wacr1sf8vy" w:colFirst="0" w:colLast="0"/>
      <w:bookmarkStart w:id="143" w:name="_Toc136383825"/>
      <w:bookmarkEnd w:id="142"/>
      <w:r>
        <w:t xml:space="preserve">6.2.  </w:t>
      </w:r>
      <w:r w:rsidR="00552591">
        <w:t xml:space="preserve">Hasil dan </w:t>
      </w:r>
      <w:r>
        <w:t>Pembahasan Algoritma</w:t>
      </w:r>
      <w:bookmarkEnd w:id="143"/>
      <w:r w:rsidR="00552591">
        <w:t xml:space="preserve"> Support Vector Regression</w:t>
      </w:r>
    </w:p>
    <w:p w:rsidR="00D8217A" w:rsidRDefault="00D8217A" w:rsidP="00D8217A">
      <w:pPr>
        <w:rPr>
          <w:highlight w:val="yellow"/>
        </w:rPr>
      </w:pPr>
      <w:bookmarkStart w:id="144" w:name="_heading=h.dj0owhn9o96f" w:colFirst="0" w:colLast="0"/>
      <w:bookmarkEnd w:id="144"/>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D8217A" w:rsidRPr="00C81D01" w:rsidTr="0059319D">
        <w:tc>
          <w:tcPr>
            <w:tcW w:w="1323"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rPr>
                <w:b/>
              </w:rPr>
            </w:pPr>
            <w:r>
              <w:rPr>
                <w:b/>
              </w:rPr>
              <w:t>RMSE</w:t>
            </w:r>
          </w:p>
        </w:tc>
      </w:tr>
      <w:tr w:rsidR="00D8217A" w:rsidTr="0059319D">
        <w:tc>
          <w:tcPr>
            <w:tcW w:w="1323"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D8217A" w:rsidTr="0059319D">
        <w:tc>
          <w:tcPr>
            <w:tcW w:w="1323"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D8217A" w:rsidTr="0059319D">
        <w:tc>
          <w:tcPr>
            <w:tcW w:w="1323"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D8217A" w:rsidTr="0059319D">
        <w:tc>
          <w:tcPr>
            <w:tcW w:w="1323"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D8217A" w:rsidTr="0059319D">
        <w:tc>
          <w:tcPr>
            <w:tcW w:w="1323"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D8217A" w:rsidTr="0059319D">
        <w:tc>
          <w:tcPr>
            <w:tcW w:w="1323"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D8217A" w:rsidTr="0059319D">
        <w:trPr>
          <w:trHeight w:val="470"/>
        </w:trPr>
        <w:tc>
          <w:tcPr>
            <w:tcW w:w="1323"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D8217A" w:rsidTr="0059319D">
        <w:tc>
          <w:tcPr>
            <w:tcW w:w="1323"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D8217A" w:rsidTr="0059319D">
        <w:tc>
          <w:tcPr>
            <w:tcW w:w="1323"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59319D">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59319D">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D8217A" w:rsidRDefault="00D8217A" w:rsidP="00D8217A">
      <w:pPr>
        <w:rPr>
          <w:highlight w:val="yellow"/>
        </w:rPr>
      </w:pPr>
      <w:r>
        <w:rPr>
          <w:highlight w:val="yellow"/>
        </w:rPr>
        <w:t xml:space="preserve">Dalam penelitian ini, beberapa variabel yang digunakan yaitu ”nama_sekolah_encoded” yaitu nama sekolah yang telah dilakukan Label Encoding, kemudian variabel tahun mulai tahun 2016 sampai dengan tahun 2022. Dan setelah dilakukan tahapan pre-processing dataset seperti pada subbab </w:t>
      </w:r>
      <w:r w:rsidRPr="00371AAE">
        <w:rPr>
          <w:b/>
          <w:highlight w:val="yellow"/>
        </w:rPr>
        <w:t>6.1</w:t>
      </w:r>
      <w:r>
        <w:rPr>
          <w:highlight w:val="yellow"/>
        </w:rPr>
        <w:t xml:space="preserve">, kemudian dilakukan pemodelan menggunakan dataset yang sudah siap pakai, dan hal pertama yang dilakukan yaitu menemukan kernel dan parameter terbaik berdasarkan inisialisai kernel dan parameter yang diberikan pada subbab </w:t>
      </w:r>
      <w:r w:rsidRPr="00796B6E">
        <w:rPr>
          <w:b/>
          <w:highlight w:val="yellow"/>
        </w:rPr>
        <w:t>4.4.1</w:t>
      </w:r>
      <w:r>
        <w:rPr>
          <w:highlight w:val="yellow"/>
        </w:rPr>
        <w:t xml:space="preserve">. Setelah itu optimasi menggunakan Grid Search dilakukan untuk memberikan jangkauan parameter yang akan dioptimalkan kedalam grid dan melintasi semua titik untuk mendapatkan parameter yang optimal. Kemudian didapatkan hasil bahwa kernel terbaik yaitu kernel linear, hasil ini menunjukkan bahwa dataset yang digunakan dalam penelitian lebih mudah dipisahkan secara linier dengan menggunakan hyperplane </w:t>
      </w:r>
      <w:r>
        <w:rPr>
          <w:highlight w:val="yellow"/>
        </w:rPr>
        <w:fldChar w:fldCharType="begin" w:fldLock="1"/>
      </w:r>
      <w:r>
        <w:rPr>
          <w:highlight w:val="yellow"/>
        </w:rPr>
        <w:instrText>ADDIN CSL_CITATION {"citationItems":[{"id":"ITEM-1","itemData":{"DOI":"10.31289/jite.v4i2.4524","ISSN":"2549-6247","abstract":"Wayang is a masterpiece of art that has been able to survive centuries of change and development as a reflection of life for the majority of society. Wayang has a high value because it does not only function as a \"entertainment\" spectacle, but also has many lessons and life values that can be learned from a wayang show. Puppet itself has various types and forms, and these forms have their own uniqueness, because of the many types of Puppet, many people do not know all the names and types of wayang. Therefore, in this research, we will discuss how to recognize wayang objects based on wayang images using the SVM and GLCM methods as feature extraction. The results showed that the classification of wayang using the SVM (Support Vector Machine) method and the GLCM (Gray Level Co-Occurrence Matrix) feature extraction can recognize wayang objects based on wayang images and classify them quite accurately and a maximum total accuracy of 83.2% is obtained.","author":[{"dropping-particle":"","family":"Muhathir","given":"Muhathir","non-dropping-particle":"","parse-names":false,"suffix":""},{"dropping-particle":"","family":"Santoso","given":"M Hamdani","non-dropping-particle":"","parse-names":false,"suffix":""},{"dropping-particle":"","family":"Larasati","given":"Diah Ayu","non-dropping-particle":"","parse-names":false,"suffix":""}],"container-title":"Journal of Informatics and Telecommunication Engineering","id":"ITEM-1","issue":"2","issued":{"date-parts":[["2021"]]},"page":"373-382","title":"Wayang Image Classification Using SVM Method and GLCM Feature Extraction","type":"article-journal","volume":"4"},"uris":["http://www.mendeley.com/documents/?uuid=71d5679a-d6a5-4874-bcd4-5c3e553889c5"]}],"mendeley":{"formattedCitation":"(Muhathir et al., 2021)","plainTextFormattedCitation":"(Muhathir et al., 2021)","previouslyFormattedCitation":"(Muhathir et al., 2021)"},"properties":{"noteIndex":0},"schema":"https://github.com/citation-style-language/schema/raw/master/csl-citation.json"}</w:instrText>
      </w:r>
      <w:r>
        <w:rPr>
          <w:highlight w:val="yellow"/>
        </w:rPr>
        <w:fldChar w:fldCharType="separate"/>
      </w:r>
      <w:r w:rsidRPr="00AA68A9">
        <w:rPr>
          <w:noProof/>
          <w:highlight w:val="yellow"/>
        </w:rPr>
        <w:t>(Muhathir et al., 2021)</w:t>
      </w:r>
      <w:r>
        <w:rPr>
          <w:highlight w:val="yellow"/>
        </w:rPr>
        <w:fldChar w:fldCharType="end"/>
      </w:r>
      <w:r>
        <w:rPr>
          <w:highlight w:val="yellow"/>
        </w:rPr>
        <w:t xml:space="preserve">. Kemudian setelah mendapatkan nilai dari kernel yang terbaik, dilanjutkan dengan mencari nilai terbaik dari setiap parameter yaitu parameter gamma dengan nilai 0,01, parameter cost dengan nilai 100, parameter epsilon dengan nilai 0,01. Untuk parameter gamma menghasilkan nilai 0,01 mengindikasikan bahwa pengaruh titik data yang lebih besar memberikan hasil yang baik dalam melakukan performa berdasarkan metrik </w:t>
      </w:r>
      <w:r>
        <w:rPr>
          <w:highlight w:val="yellow"/>
        </w:rPr>
        <w:lastRenderedPageBreak/>
        <w:t xml:space="preserve">evaluasi yang digunakan. Kemudian parameter cost sendiri menghasilkan nilai 100 mengindikasikan bahwa model dengan penalti lebih rendah terhadap kesalahan maupun kompleksitas model memberikan performa prediksi yang lebih baik. Dan untuk parameter epsilon menghasilkan nilai terbaik pada nilai 0,01 mengindikasikan bahwa toleransi kesalahan yang lebih rendah ataupun ketat memberikan hasil yang lebih baik dalam hal performa berdasarkan metrik evaluasi yang digunakan </w:t>
      </w:r>
      <w:r>
        <w:rPr>
          <w:highlight w:val="yellow"/>
        </w:rPr>
        <w:fldChar w:fldCharType="begin" w:fldLock="1"/>
      </w:r>
      <w:r>
        <w:rPr>
          <w:highlight w:val="yellow"/>
        </w:rP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Pr>
          <w:highlight w:val="yellow"/>
        </w:rPr>
        <w:fldChar w:fldCharType="separate"/>
      </w:r>
      <w:r w:rsidRPr="006B703C">
        <w:rPr>
          <w:noProof/>
          <w:highlight w:val="yellow"/>
        </w:rPr>
        <w:t>(Handayani et al., 2017)</w:t>
      </w:r>
      <w:r>
        <w:rPr>
          <w:highlight w:val="yellow"/>
        </w:rPr>
        <w:fldChar w:fldCharType="end"/>
      </w:r>
    </w:p>
    <w:p w:rsidR="008D114E" w:rsidRPr="008D114E" w:rsidRDefault="00D8217A" w:rsidP="008D114E">
      <w:pPr>
        <w:rPr>
          <w:highlight w:val="yellow"/>
        </w:rPr>
      </w:pPr>
      <w:r>
        <w:rPr>
          <w:highlight w:val="yellow"/>
        </w:rPr>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 didapatkan nilai RMSE terendah pada nilai k=5, dengan nilai 0,00455.</w:t>
      </w:r>
      <w:r w:rsidRPr="00E24E72">
        <w:rPr>
          <w:highlight w:val="yellow"/>
        </w:rPr>
        <w:t xml:space="preserve"> </w:t>
      </w:r>
    </w:p>
    <w:p w:rsidR="00552591" w:rsidRDefault="00552591" w:rsidP="003001AA">
      <w:pPr>
        <w:pStyle w:val="Heading2"/>
        <w:numPr>
          <w:ilvl w:val="0"/>
          <w:numId w:val="0"/>
        </w:numPr>
        <w:spacing w:after="0"/>
      </w:pPr>
      <w:bookmarkStart w:id="145" w:name="_heading=h.bp8uqcp7aust" w:colFirst="0" w:colLast="0"/>
      <w:bookmarkStart w:id="146" w:name="_Toc136383827"/>
      <w:bookmarkEnd w:id="145"/>
      <w:r>
        <w:t>6.3.  Hasil dan Pembahasan Algoritma Artificial Neural Network</w:t>
      </w:r>
    </w:p>
    <w:p w:rsidR="00B105DF" w:rsidRPr="00B105DF" w:rsidRDefault="00B105DF" w:rsidP="003001AA">
      <w:pPr>
        <w:spacing w:before="0" w:after="240"/>
      </w:pPr>
      <w:r>
        <w:t xml:space="preserve">Pada subbab ini akan membahas tentang hasil yang diperoleh setelah melakukan percobaan seperti yang telah dijelaskan pada </w:t>
      </w:r>
      <w:hyperlink w:anchor="_5.5__Implementasi" w:history="1">
        <w:r w:rsidRPr="00B105DF">
          <w:rPr>
            <w:rStyle w:val="Hyperlink"/>
          </w:rPr>
          <w:t>Subbab 5.5</w:t>
        </w:r>
      </w:hyperlink>
      <w:r>
        <w:t xml:space="preserve">. </w:t>
      </w:r>
    </w:p>
    <w:p w:rsidR="00423D8D" w:rsidRDefault="00423D8D" w:rsidP="00423D8D">
      <w:pPr>
        <w:pStyle w:val="Heading3"/>
        <w:numPr>
          <w:ilvl w:val="0"/>
          <w:numId w:val="0"/>
        </w:numPr>
        <w:spacing w:before="0" w:after="0"/>
      </w:pPr>
      <w:r>
        <w:t>6.3.1 Hasil Algoritma Artificial Neural Network</w:t>
      </w:r>
    </w:p>
    <w:p w:rsidR="00C92B2B" w:rsidRDefault="00231219" w:rsidP="00C92B2B">
      <w:pPr>
        <w:spacing w:before="0"/>
      </w:pPr>
      <w:r>
        <w:t xml:space="preserve">Setelah melakukan percobaan mulai dari tahapan pencarian nilai </w:t>
      </w:r>
      <w:r>
        <w:rPr>
          <w:i/>
        </w:rPr>
        <w:t>hyperparameter</w:t>
      </w:r>
      <w:r>
        <w:t xml:space="preserve"> dengan menggunakan </w:t>
      </w:r>
      <w:r>
        <w:rPr>
          <w:i/>
        </w:rPr>
        <w:t>grid search</w:t>
      </w:r>
      <w:r>
        <w:t xml:space="preserve"> hingga </w:t>
      </w:r>
      <w:r w:rsidR="00C63F5A">
        <w:t xml:space="preserve">melakukan pemodelan algoritma. Berdasarkan percobaan yang dilakukan untuk mencari nilai </w:t>
      </w:r>
      <w:r w:rsidR="00C63F5A">
        <w:rPr>
          <w:i/>
        </w:rPr>
        <w:t>hyperparameter</w:t>
      </w:r>
      <w:r w:rsidR="00C63F5A">
        <w:t xml:space="preserve"> yang optimal digunakan, diperoleh nilai-nilai </w:t>
      </w:r>
      <w:r w:rsidR="00C63F5A">
        <w:rPr>
          <w:i/>
        </w:rPr>
        <w:t>hyperparameter</w:t>
      </w:r>
      <w:r w:rsidR="00C63F5A">
        <w:t xml:space="preserve"> seperti berikut : </w:t>
      </w:r>
    </w:p>
    <w:p w:rsidR="00C63F5A" w:rsidRDefault="00C63F5A" w:rsidP="00C63F5A">
      <w:pPr>
        <w:pStyle w:val="ListParagraph"/>
        <w:numPr>
          <w:ilvl w:val="6"/>
          <w:numId w:val="14"/>
        </w:numPr>
        <w:spacing w:before="0"/>
        <w:ind w:left="426"/>
      </w:pPr>
      <w:r>
        <w:t>Jumlah neuron pada hidden layer yang digunakan adalah 12 neuron.</w:t>
      </w:r>
    </w:p>
    <w:p w:rsidR="00C63F5A" w:rsidRDefault="00C63F5A" w:rsidP="00C63F5A">
      <w:pPr>
        <w:pStyle w:val="ListParagraph"/>
        <w:numPr>
          <w:ilvl w:val="6"/>
          <w:numId w:val="14"/>
        </w:numPr>
        <w:spacing w:before="0"/>
        <w:ind w:left="426"/>
      </w:pPr>
      <w:r>
        <w:t xml:space="preserve">Fungsi aktivasi yang digunakan pada </w:t>
      </w:r>
      <w:r>
        <w:rPr>
          <w:i/>
        </w:rPr>
        <w:t>hidden layer</w:t>
      </w:r>
      <w:r>
        <w:t>.</w:t>
      </w:r>
    </w:p>
    <w:p w:rsidR="00C63F5A" w:rsidRDefault="00C63F5A" w:rsidP="00E731CB">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811D8B" w:rsidRPr="00811D8B" w:rsidRDefault="00811D8B" w:rsidP="00811D8B">
      <w:pPr>
        <w:spacing w:before="0"/>
        <w:ind w:left="66"/>
      </w:pPr>
      <w:r>
        <w:t xml:space="preserve">Setelah memperoleh nilai </w:t>
      </w:r>
      <w:r>
        <w:rPr>
          <w:i/>
        </w:rPr>
        <w:t>hyperparameter</w:t>
      </w:r>
      <w:r>
        <w:t xml:space="preserve"> seperti di atas, nilai-nilai tersebut selanjutnya digunakan ke dalam model algoritma untuk dilakukan pembentukan model. Seperti yang telah disampaikan pada </w:t>
      </w:r>
      <w:hyperlink w:anchor="_5.5__Implementasi" w:history="1">
        <w:r w:rsidRPr="00811D8B">
          <w:rPr>
            <w:rStyle w:val="Hyperlink"/>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w:t>
      </w:r>
      <w:r w:rsidR="009167FA">
        <w:lastRenderedPageBreak/>
        <w:t xml:space="preserve">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p>
    <w:p w:rsidR="00423D8D" w:rsidRDefault="00423D8D" w:rsidP="00E731CB">
      <w:pPr>
        <w:pStyle w:val="Heading3"/>
        <w:numPr>
          <w:ilvl w:val="0"/>
          <w:numId w:val="0"/>
        </w:numPr>
        <w:spacing w:after="0"/>
      </w:pPr>
      <w:r>
        <w:t>6.3.2 Pembahasan Algoritma Artificial Neural Network</w:t>
      </w:r>
    </w:p>
    <w:p w:rsidR="00832653" w:rsidRPr="00325540" w:rsidRDefault="00012010" w:rsidP="001E7A94">
      <w:pPr>
        <w:spacing w:before="0"/>
      </w:pPr>
      <w:r>
        <w:t>Berdasarkan hasil percobaan dan analisis selama percobaan ya</w:t>
      </w:r>
      <w:r w:rsidR="00D33A9A">
        <w:t xml:space="preserve">ng telah dilakukan, untuk memperoleh nilai RMSE yang terbaik perlu diperhatikan nilai-nilai </w:t>
      </w:r>
      <w:r w:rsidR="00D33A9A">
        <w:rPr>
          <w:i/>
        </w:rPr>
        <w:t>hyperparameter</w:t>
      </w:r>
      <w:r w:rsidR="00D33A9A">
        <w:t xml:space="preserve"> yang digunakan. </w:t>
      </w:r>
      <w:r w:rsidR="00AF7588">
        <w:t xml:space="preserve">Pemilihan nilai </w:t>
      </w:r>
      <w:r w:rsidR="00AF7588">
        <w:rPr>
          <w:i/>
        </w:rPr>
        <w:t>hyperparameter</w:t>
      </w:r>
      <w:r w:rsidR="00AF7588">
        <w:t xml:space="preserve"> yang optimal dengan menggunakan teknik </w:t>
      </w:r>
      <w:r w:rsidR="00AF7588">
        <w:rPr>
          <w:i/>
        </w:rPr>
        <w:t>grid search</w:t>
      </w:r>
      <w:r w:rsidR="00AF7588">
        <w:t xml:space="preserve"> sangat membantu jika dibandingkan dengan mencari nilai </w:t>
      </w:r>
      <w:r w:rsidR="00AF7588">
        <w:rPr>
          <w:i/>
        </w:rPr>
        <w:t>hyperparameter</w:t>
      </w:r>
      <w:r w:rsidR="00AF7588">
        <w:t xml:space="preserve"> secara manual. </w:t>
      </w:r>
      <w:r w:rsidR="0082415D">
        <w:t xml:space="preserve">Selain nilai </w:t>
      </w:r>
      <w:r w:rsidR="0082415D">
        <w:rPr>
          <w:i/>
        </w:rPr>
        <w:t>hyperparameter</w:t>
      </w:r>
      <w:r w:rsidR="0082415D">
        <w:t xml:space="preserve"> yang dicari dengan </w:t>
      </w:r>
      <w:r w:rsidR="0082415D">
        <w:rPr>
          <w:i/>
        </w:rPr>
        <w:t>grid search</w:t>
      </w:r>
      <w:r w:rsidR="0082415D">
        <w:t xml:space="preserve">, pemilihan nilai </w:t>
      </w:r>
      <w:r w:rsidR="0082415D">
        <w:rPr>
          <w:i/>
        </w:rPr>
        <w:t>k</w:t>
      </w:r>
      <w:r w:rsidR="0082415D">
        <w:t xml:space="preserve"> dan nilai </w:t>
      </w:r>
      <w:r w:rsidR="0082415D">
        <w:rPr>
          <w:i/>
        </w:rPr>
        <w:t>epoch</w:t>
      </w:r>
      <w:r w:rsidR="0082415D">
        <w:t xml:space="preserve"> juga perlu diperhatikan. </w:t>
      </w:r>
      <w:r w:rsidR="00325540">
        <w:t xml:space="preserve">Pada hasil percobaan, </w:t>
      </w:r>
      <w:r w:rsidR="0082415D">
        <w:t xml:space="preserve">kombinasi nilai </w:t>
      </w:r>
      <w:r w:rsidR="0082415D">
        <w:rPr>
          <w:i/>
        </w:rPr>
        <w:t>k</w:t>
      </w:r>
      <w:r w:rsidR="0082415D">
        <w:t xml:space="preserve"> dan nilai </w:t>
      </w:r>
      <w:r w:rsidR="0082415D">
        <w:rPr>
          <w:i/>
        </w:rPr>
        <w:t>epoch</w:t>
      </w:r>
      <w:r w:rsidR="0082415D">
        <w:t xml:space="preserve"> sangat mempenga</w:t>
      </w:r>
      <w:r w:rsidR="00325540">
        <w:t xml:space="preserve">ruhi hasil kinerja model algoritma. </w:t>
      </w:r>
    </w:p>
    <w:p w:rsidR="00E2718F" w:rsidRDefault="00552591" w:rsidP="001E7A94">
      <w:pPr>
        <w:pStyle w:val="Heading2"/>
        <w:numPr>
          <w:ilvl w:val="0"/>
          <w:numId w:val="0"/>
        </w:numPr>
        <w:spacing w:before="240"/>
      </w:pPr>
      <w:bookmarkStart w:id="147" w:name="_heading=h.okrz0p70tt2q" w:colFirst="0" w:colLast="0"/>
      <w:bookmarkStart w:id="148" w:name="_Toc136383828"/>
      <w:bookmarkEnd w:id="146"/>
      <w:bookmarkEnd w:id="147"/>
      <w:r>
        <w:t>6.4</w:t>
      </w:r>
      <w:r w:rsidR="00C14F11">
        <w:t>. Pembahasan Hasil Evaluasi Model</w:t>
      </w:r>
      <w:bookmarkEnd w:id="148"/>
    </w:p>
    <w:p w:rsidR="004E4DCC" w:rsidRPr="00AD26A9" w:rsidRDefault="004E4DCC" w:rsidP="004E4DCC">
      <w:bookmarkStart w:id="149" w:name="_heading=h.s06fvowul9ps" w:colFirst="0" w:colLast="0"/>
      <w:bookmarkEnd w:id="149"/>
      <w:r w:rsidRPr="004E4DCC">
        <w:rPr>
          <w:highlight w:val="yellow"/>
        </w:rPr>
        <w:t xml:space="preserve">Pada bagian ini akan menjelaskan tentang bagaimana nilai hasil evaluasi dari hasil pemodelan algoritma yang telah diimplementasikan. Berdasarkan hasil implementasi model dan evaluasi model yang dilakukan, kedua model menghasilkan nilai RMSE yang berbeda. Pada model algoritma SVR, setelah dilakukan pengujian pada nilai k=2 sampai dengan k=10 diperoleh nilai RMSE terendah pada nilai k=5, parameter cost dengan nilai 100, parameter epsilon denhan nilai 0,01, serta nilai parameter gamma dengan nilai 0,01 dan menghasilkan nilai RMSE = 0.00455. Pada model algoritma ANN, setelah dilakukan penggujian nilai k=2 sampai dengan k=10 dan pada epoch </w:t>
      </w:r>
      <w:r>
        <w:rPr>
          <w:highlight w:val="yellow"/>
        </w:rPr>
        <w:t>300</w:t>
      </w:r>
      <w:r w:rsidRPr="004E4DCC">
        <w:rPr>
          <w:highlight w:val="yellow"/>
        </w:rPr>
        <w:t xml:space="preserve"> yang diuji pada setiap nilai k diperoleh nilai RMSE paling rendah adalah 0.000528855104879. Berdasarkan hasil evaluasi model yang telah diperoleh maka pemodelan algoritma terbaik adalah al</w:t>
      </w:r>
      <w:r>
        <w:rPr>
          <w:highlight w:val="yellow"/>
        </w:rPr>
        <w:t>goritma ANN</w:t>
      </w:r>
      <w:r w:rsidRPr="004E4DCC">
        <w:rPr>
          <w:highlight w:val="yellow"/>
        </w:rPr>
        <w:t>.</w:t>
      </w:r>
      <w:bookmarkStart w:id="150" w:name="_GoBack"/>
      <w:bookmarkEnd w:id="150"/>
    </w:p>
    <w:p w:rsidR="00E2718F" w:rsidRDefault="00E2718F"/>
    <w:p w:rsidR="00E2718F" w:rsidRDefault="00C14F11" w:rsidP="0018725F">
      <w:pPr>
        <w:pStyle w:val="Heading1"/>
        <w:numPr>
          <w:ilvl w:val="0"/>
          <w:numId w:val="0"/>
        </w:numPr>
      </w:pPr>
      <w:bookmarkStart w:id="151" w:name="_heading=h.tji6etghjrk2" w:colFirst="0" w:colLast="0"/>
      <w:bookmarkStart w:id="152" w:name="_Toc136383829"/>
      <w:bookmarkEnd w:id="151"/>
      <w:r>
        <w:lastRenderedPageBreak/>
        <w:t>BAB 7</w:t>
      </w:r>
      <w:r>
        <w:br/>
        <w:t xml:space="preserve">    KESIMPULAN DAN SARAN</w:t>
      </w:r>
      <w:bookmarkEnd w:id="152"/>
    </w:p>
    <w:p w:rsidR="00E2718F" w:rsidRDefault="00C14F11" w:rsidP="0018725F">
      <w:pPr>
        <w:pStyle w:val="Heading2"/>
        <w:numPr>
          <w:ilvl w:val="0"/>
          <w:numId w:val="0"/>
        </w:numPr>
      </w:pPr>
      <w:bookmarkStart w:id="153" w:name="_heading=h.rrn0y2cgl13c" w:colFirst="0" w:colLast="0"/>
      <w:bookmarkStart w:id="154" w:name="_Toc136383830"/>
      <w:bookmarkEnd w:id="153"/>
      <w:r>
        <w:t>7.1. Kesimpulan</w:t>
      </w:r>
      <w:bookmarkEnd w:id="154"/>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5" w:name="_heading=h.ki6mpcjisa66" w:colFirst="0" w:colLast="0"/>
      <w:bookmarkStart w:id="156" w:name="_Toc136383831"/>
      <w:bookmarkEnd w:id="155"/>
      <w:r>
        <w:t>7.2</w:t>
      </w:r>
      <w:r w:rsidR="00C14F11">
        <w:t>. Saran</w:t>
      </w:r>
      <w:bookmarkEnd w:id="156"/>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7" w:name="_heading=h.du6bkpjk0r31" w:colFirst="0" w:colLast="0"/>
      <w:bookmarkStart w:id="158" w:name="_Toc136383832"/>
      <w:bookmarkEnd w:id="157"/>
      <w:r>
        <w:lastRenderedPageBreak/>
        <w:t>LAMPIRAN</w:t>
      </w:r>
      <w:bookmarkEnd w:id="158"/>
    </w:p>
    <w:p w:rsidR="00E2718F" w:rsidRDefault="00C14F11" w:rsidP="0018725F">
      <w:pPr>
        <w:pStyle w:val="Heading2"/>
        <w:numPr>
          <w:ilvl w:val="0"/>
          <w:numId w:val="0"/>
        </w:numPr>
        <w:jc w:val="both"/>
      </w:pPr>
      <w:bookmarkStart w:id="159" w:name="_heading=h.ts73utqppk4e" w:colFirst="0" w:colLast="0"/>
      <w:bookmarkStart w:id="160" w:name="_Toc136383833"/>
      <w:bookmarkEnd w:id="159"/>
      <w:r>
        <w:t>Lampiran A Source Code</w:t>
      </w:r>
      <w:bookmarkEnd w:id="160"/>
    </w:p>
    <w:p w:rsidR="00E2718F" w:rsidRDefault="00C14F11" w:rsidP="0018725F">
      <w:pPr>
        <w:pStyle w:val="Heading3"/>
        <w:numPr>
          <w:ilvl w:val="0"/>
          <w:numId w:val="0"/>
        </w:numPr>
      </w:pPr>
      <w:bookmarkStart w:id="161" w:name="_heading=h.xstvw6h1o2g8" w:colFirst="0" w:colLast="0"/>
      <w:bookmarkStart w:id="162" w:name="_Toc136383834"/>
      <w:bookmarkEnd w:id="161"/>
      <w:r>
        <w:t>Source Code 1. Encoding Data</w:t>
      </w:r>
      <w:bookmarkEnd w:id="162"/>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3" w:name="_heading=h.oek0kubjdms8" w:colFirst="0" w:colLast="0"/>
      <w:bookmarkEnd w:id="163"/>
    </w:p>
    <w:p w:rsidR="00E2718F" w:rsidRDefault="00C14F11" w:rsidP="0018725F">
      <w:pPr>
        <w:pStyle w:val="Heading3"/>
        <w:numPr>
          <w:ilvl w:val="0"/>
          <w:numId w:val="0"/>
        </w:numPr>
      </w:pPr>
      <w:bookmarkStart w:id="164" w:name="_heading=h.crzpxiv9u6cg" w:colFirst="0" w:colLast="0"/>
      <w:bookmarkStart w:id="165" w:name="_Source_Code_2."/>
      <w:bookmarkStart w:id="166" w:name="_Toc136383835"/>
      <w:bookmarkEnd w:id="164"/>
      <w:bookmarkEnd w:id="165"/>
      <w:r>
        <w:t>Source Code 2. Grid Search ANN</w:t>
      </w:r>
      <w:bookmarkEnd w:id="166"/>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xml:space="preserve">, optimizer=tf.keras.optimizers.Adam(learning_rate), </w:t>
            </w:r>
            <w:r>
              <w:rPr>
                <w:rFonts w:ascii="Courier New" w:eastAsia="Courier New" w:hAnsi="Courier New" w:cs="Courier New"/>
                <w:sz w:val="21"/>
                <w:szCs w:val="21"/>
              </w:rPr>
              <w:lastRenderedPageBreak/>
              <w:t>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7" w:name="_heading=h.2x1nkgmwy4e7" w:colFirst="0" w:colLast="0"/>
      <w:bookmarkStart w:id="168" w:name="_Toc136383836"/>
      <w:bookmarkEnd w:id="167"/>
      <w:r>
        <w:lastRenderedPageBreak/>
        <w:t>Source Code 3.  Grid Search SVR</w:t>
      </w:r>
      <w:bookmarkEnd w:id="168"/>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w:t>
            </w:r>
            <w:r>
              <w:rPr>
                <w:rFonts w:ascii="Courier New" w:eastAsia="Courier New" w:hAnsi="Courier New" w:cs="Courier New"/>
                <w:sz w:val="21"/>
                <w:szCs w:val="21"/>
              </w:rPr>
              <w:lastRenderedPageBreak/>
              <w:t>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9" w:name="_heading=h.mgi75v2i9uij" w:colFirst="0" w:colLast="0"/>
      <w:bookmarkStart w:id="170" w:name="_Toc136383837"/>
      <w:bookmarkEnd w:id="169"/>
      <w:r>
        <w:lastRenderedPageBreak/>
        <w:t>Source Code 4.  Pemodelan Algoritma ANN</w:t>
      </w:r>
      <w:bookmarkEnd w:id="170"/>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1" w:name="_heading=h.gg8sdls4y7m" w:colFirst="0" w:colLast="0"/>
      <w:bookmarkStart w:id="172" w:name="_Source_Code_5."/>
      <w:bookmarkStart w:id="173" w:name="_Toc136383838"/>
      <w:bookmarkEnd w:id="171"/>
      <w:bookmarkEnd w:id="172"/>
      <w:r>
        <w:lastRenderedPageBreak/>
        <w:t>Source Code 5.  Pemodelan Algoritma SVR</w:t>
      </w:r>
      <w:bookmarkEnd w:id="173"/>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4" w:name="_heading=h.gndgqbih59gl" w:colFirst="0" w:colLast="0"/>
      <w:bookmarkStart w:id="175" w:name="_heading=h.g7rcd8e8v7p1" w:colFirst="0" w:colLast="0"/>
      <w:bookmarkEnd w:id="174"/>
      <w:bookmarkEnd w:id="175"/>
    </w:p>
    <w:p w:rsidR="00E2718F" w:rsidRDefault="00C14F11" w:rsidP="0018725F">
      <w:pPr>
        <w:pStyle w:val="Heading2"/>
        <w:numPr>
          <w:ilvl w:val="0"/>
          <w:numId w:val="0"/>
        </w:numPr>
        <w:jc w:val="both"/>
      </w:pPr>
      <w:bookmarkStart w:id="176" w:name="_heading=h.mdm6gbkk7p2p" w:colFirst="0" w:colLast="0"/>
      <w:bookmarkStart w:id="177" w:name="_Toc136383839"/>
      <w:bookmarkEnd w:id="176"/>
      <w:r>
        <w:lastRenderedPageBreak/>
        <w:t xml:space="preserve">Lampiran B Hasil Implementasi </w:t>
      </w:r>
      <w:bookmarkEnd w:id="177"/>
    </w:p>
    <w:p w:rsidR="00EB19BC" w:rsidRPr="00EB19BC" w:rsidRDefault="00EB19BC" w:rsidP="0018725F">
      <w:pPr>
        <w:pStyle w:val="Heading3"/>
        <w:numPr>
          <w:ilvl w:val="0"/>
          <w:numId w:val="0"/>
        </w:numPr>
        <w:rPr>
          <w:rFonts w:ascii="Arial" w:eastAsia="Arial" w:hAnsi="Arial" w:cs="Arial"/>
          <w:sz w:val="22"/>
        </w:rPr>
      </w:pPr>
      <w:bookmarkStart w:id="178" w:name="_heading=h.10d6ddcduipn" w:colFirst="0" w:colLast="0"/>
      <w:bookmarkStart w:id="179" w:name="_B.1._Hasil_Implementasi"/>
      <w:bookmarkStart w:id="180" w:name="_Toc136383840"/>
      <w:bookmarkEnd w:id="178"/>
      <w:bookmarkEnd w:id="179"/>
      <w:r>
        <w:t>B.1. Hasil Implementasi Early Stopping</w:t>
      </w:r>
    </w:p>
    <w:p w:rsidR="00E2718F" w:rsidRDefault="00EB19BC" w:rsidP="0018725F">
      <w:pPr>
        <w:pStyle w:val="Heading3"/>
        <w:numPr>
          <w:ilvl w:val="0"/>
          <w:numId w:val="0"/>
        </w:numPr>
        <w:rPr>
          <w:rFonts w:ascii="Arial" w:eastAsia="Arial" w:hAnsi="Arial" w:cs="Arial"/>
          <w:sz w:val="22"/>
        </w:rPr>
      </w:pPr>
      <w:bookmarkStart w:id="181" w:name="_B.2._Hasil_Implementasi"/>
      <w:bookmarkEnd w:id="181"/>
      <w:r>
        <w:t>B.2</w:t>
      </w:r>
      <w:r w:rsidR="00C14F11">
        <w:t>. Hasil Implementasi Artificial Neural Network</w:t>
      </w:r>
      <w:bookmarkEnd w:id="180"/>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D8FFC0" wp14:editId="69D83C25">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8"/>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78837A7" wp14:editId="2FCBBDD6">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9"/>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3E8F1D" wp14:editId="1905133F">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0"/>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C004D7" wp14:editId="4B86AB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1"/>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76257C" wp14:editId="3788BAA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2"/>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6D396A" wp14:editId="60405971">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3"/>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FB43E43" wp14:editId="60C54DA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4009A9" wp14:editId="0FBF48A7">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5"/>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52E13F" wp14:editId="5E97F8AA">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6"/>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2B763E" wp14:editId="2963CBE4">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7"/>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91B979" wp14:editId="15855A62">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8"/>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E92C28" wp14:editId="074FCA1C">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9"/>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0943E7" wp14:editId="4D7EC371">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0"/>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1CADAE" wp14:editId="4E3FA7B4">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1"/>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1186C5" wp14:editId="6A6C205C">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2"/>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1225FBC" wp14:editId="2EBF81DF">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3"/>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E601EF" wp14:editId="29E4F0F6">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4"/>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FCDD9D" wp14:editId="55CEBE7A">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5"/>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6E447B" wp14:editId="5C460DAE">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6"/>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87B4BD" wp14:editId="1F2D790D">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7"/>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8998A7" wp14:editId="6FB20998">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8"/>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26FEA3" wp14:editId="1F0374C8">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9"/>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A3CDA8" wp14:editId="41159E4B">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0"/>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66B2D" wp14:editId="752A8592">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1"/>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3255A" wp14:editId="3FCCDC84">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2"/>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34804E" wp14:editId="462B0DB2">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3"/>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B94BF0" wp14:editId="6BA33411">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4"/>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115002" wp14:editId="063742DC">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5"/>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0C9537" wp14:editId="2AC527AA">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6"/>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88F5F93" wp14:editId="5F527ACB">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7"/>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3DA944" wp14:editId="2A9388A5">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8"/>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EDEDFE" wp14:editId="5AD0111F">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9"/>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2DC92B" wp14:editId="268B80F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0"/>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DE5D04" wp14:editId="7DA33685">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1"/>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6F84DF" wp14:editId="46496941">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2"/>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57C167" wp14:editId="06A33748">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3"/>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C74BC" wp14:editId="2D673740">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4"/>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BF5BC1" wp14:editId="272FDC39">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5"/>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2039C4" wp14:editId="595503D8">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6"/>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D81682F" wp14:editId="5886B06F">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7"/>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2B789A" wp14:editId="18BE8377">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8"/>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C625B3" wp14:editId="4FA12A14">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9"/>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D82A3D" wp14:editId="23D9525C">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0"/>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3951FC" wp14:editId="290B2417">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1"/>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743D48" wp14:editId="255FAC1B">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2"/>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5A3D15" wp14:editId="3AE62E17">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3"/>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82EB91" wp14:editId="5893F0E4">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4"/>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D4527" wp14:editId="4CA2B957">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5"/>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AD2616" wp14:editId="229AC78D">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6"/>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E6307C" wp14:editId="67DECAB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7"/>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143EEC" wp14:editId="48BEDF8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8"/>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91A77D" wp14:editId="37D34CC3">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9"/>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34B353" wp14:editId="40D052DD">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0"/>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07CEB7" wp14:editId="2D920192">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1"/>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5315A1" wp14:editId="6F71A84A">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2"/>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5200D0" wp14:editId="42F614FD">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3"/>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FF743" wp14:editId="2F0DBEE0">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4"/>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6062D4" wp14:editId="35BC357C">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5"/>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05CA10E" wp14:editId="4C9B42BE">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6"/>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C56C0" wp14:editId="2078FAE3">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3DA91C" wp14:editId="448D7E6C">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8"/>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37DA9E" wp14:editId="10CA89A9">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9"/>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0FDCF5" wp14:editId="0C9C753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0"/>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490954" wp14:editId="31F7D99F">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1"/>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647724" wp14:editId="053B5368">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2"/>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FB8084" wp14:editId="7E7E2995">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3"/>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0E2CF8" wp14:editId="3FDFF90A">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4"/>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61D166" wp14:editId="59AAE495">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5"/>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10209E" wp14:editId="61C003DF">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6"/>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615DE0" wp14:editId="185B2861">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7"/>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28C815" wp14:editId="4390CC5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8"/>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4FBB8B7" wp14:editId="67EA042B">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9"/>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AECE99" wp14:editId="2838896B">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0"/>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FC8C70" wp14:editId="42A471DD">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1"/>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B10892" wp14:editId="57A2A859">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2"/>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2139F9" wp14:editId="13B9BE8E">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3"/>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7D010CC" wp14:editId="64213953">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4"/>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A10F79" wp14:editId="62DB8B7E">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5"/>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834841" wp14:editId="1677932C">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6"/>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55C33F" wp14:editId="69300D9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7"/>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3857107" wp14:editId="614E1553">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8"/>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94EDB1" wp14:editId="6B6F5F4A">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9"/>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AA7785E" wp14:editId="75C189EF">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0"/>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D58339" wp14:editId="4617DCAD">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1"/>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79B0D1" wp14:editId="0380FED9">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2"/>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BD71CC" wp14:editId="2CC363F8">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3"/>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DEF829" wp14:editId="2AE31948">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4"/>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4DB792" wp14:editId="718842C3">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5"/>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76342B" wp14:editId="38BC1CE1">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6"/>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ACB39D" wp14:editId="337359A4">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7"/>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82" w:name="_heading=h.25b0stm4fxd8" w:colFirst="0" w:colLast="0"/>
      <w:bookmarkEnd w:id="182"/>
    </w:p>
    <w:p w:rsidR="00E2718F" w:rsidRDefault="00EB19BC" w:rsidP="0018725F">
      <w:pPr>
        <w:pStyle w:val="Heading3"/>
        <w:numPr>
          <w:ilvl w:val="0"/>
          <w:numId w:val="0"/>
        </w:numPr>
      </w:pPr>
      <w:bookmarkStart w:id="183" w:name="_heading=h.y9c340vu0d8q" w:colFirst="0" w:colLast="0"/>
      <w:bookmarkStart w:id="184" w:name="_Toc136383841"/>
      <w:bookmarkEnd w:id="183"/>
      <w:r>
        <w:lastRenderedPageBreak/>
        <w:t>B.3</w:t>
      </w:r>
      <w:r w:rsidR="00C14F11">
        <w:t>. Hasil Implementasi Support Vector Regression</w:t>
      </w:r>
      <w:bookmarkEnd w:id="184"/>
    </w:p>
    <w:p w:rsidR="0018725F" w:rsidRDefault="0018725F" w:rsidP="00FA2C51">
      <w:pPr>
        <w:jc w:val="center"/>
      </w:pPr>
      <w:r w:rsidRPr="0018725F">
        <w:rPr>
          <w:noProof/>
          <w:lang w:val="en-US"/>
        </w:rPr>
        <w:drawing>
          <wp:inline distT="0" distB="0" distL="0" distR="0" wp14:anchorId="6B42A69E" wp14:editId="76FEE485">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85" w:name="_heading=h.y009tij06puf" w:colFirst="0" w:colLast="0"/>
      <w:bookmarkEnd w:id="185"/>
    </w:p>
    <w:p w:rsidR="00E2718F" w:rsidRDefault="00C14F11" w:rsidP="0018725F">
      <w:pPr>
        <w:pStyle w:val="Heading2"/>
        <w:numPr>
          <w:ilvl w:val="0"/>
          <w:numId w:val="0"/>
        </w:numPr>
        <w:jc w:val="both"/>
      </w:pPr>
      <w:bookmarkStart w:id="186" w:name="_Toc136383842"/>
      <w:r>
        <w:lastRenderedPageBreak/>
        <w:t>Lampiran C Aplikasi Web Sistem Prediksi Del Predict</w:t>
      </w:r>
      <w:bookmarkEnd w:id="186"/>
      <w:r>
        <w:t xml:space="preserve"> </w:t>
      </w:r>
    </w:p>
    <w:p w:rsidR="00E2718F" w:rsidRDefault="00E2718F" w:rsidP="0018725F">
      <w:bookmarkStart w:id="187" w:name="_heading=h.tw6f5ikwsaap" w:colFirst="0" w:colLast="0"/>
      <w:bookmarkStart w:id="188" w:name="_heading=h.44te5zki9i4a" w:colFirst="0" w:colLast="0"/>
      <w:bookmarkEnd w:id="187"/>
      <w:bookmarkEnd w:id="188"/>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9" w:name="_Toc136383843"/>
      <w:r>
        <w:lastRenderedPageBreak/>
        <w:t>DAFTAR REFERENSI</w:t>
      </w:r>
      <w:bookmarkEnd w:id="189"/>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Grid Search.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779E" w:rsidRDefault="009D779E">
      <w:pPr>
        <w:spacing w:before="0" w:line="240" w:lineRule="auto"/>
      </w:pPr>
      <w:r>
        <w:separator/>
      </w:r>
    </w:p>
  </w:endnote>
  <w:endnote w:type="continuationSeparator" w:id="0">
    <w:p w:rsidR="009D779E" w:rsidRDefault="009D779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3F5A" w:rsidRDefault="00C63F5A">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4E4DCC">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3F5A" w:rsidRDefault="00C63F5A">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3F5A" w:rsidRDefault="00C63F5A">
    <w:r>
      <w:fldChar w:fldCharType="begin"/>
    </w:r>
    <w:r>
      <w:instrText>PAGE</w:instrText>
    </w:r>
    <w:r>
      <w:fldChar w:fldCharType="separate"/>
    </w:r>
    <w:r w:rsidR="004E4DCC">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3F5A" w:rsidRDefault="00C63F5A">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779E" w:rsidRDefault="009D779E">
      <w:pPr>
        <w:spacing w:before="0" w:line="240" w:lineRule="auto"/>
      </w:pPr>
      <w:r>
        <w:separator/>
      </w:r>
    </w:p>
  </w:footnote>
  <w:footnote w:type="continuationSeparator" w:id="0">
    <w:p w:rsidR="009D779E" w:rsidRDefault="009D779E">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3F5A" w:rsidRDefault="00C63F5A">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4E4DCC">
      <w:rPr>
        <w:noProof/>
        <w:color w:val="000000"/>
      </w:rPr>
      <w:t>83</w:t>
    </w:r>
    <w:r>
      <w:rPr>
        <w:color w:val="000000"/>
      </w:rPr>
      <w:fldChar w:fldCharType="end"/>
    </w:r>
  </w:p>
  <w:p w:rsidR="00C63F5A" w:rsidRDefault="00C63F5A">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77545"/>
    <w:rsid w:val="00083D42"/>
    <w:rsid w:val="0009291E"/>
    <w:rsid w:val="000941D3"/>
    <w:rsid w:val="000B40A6"/>
    <w:rsid w:val="000C09E1"/>
    <w:rsid w:val="000C3617"/>
    <w:rsid w:val="000C642D"/>
    <w:rsid w:val="000C7242"/>
    <w:rsid w:val="000C74C9"/>
    <w:rsid w:val="000D13D0"/>
    <w:rsid w:val="000D2BD6"/>
    <w:rsid w:val="0010244B"/>
    <w:rsid w:val="001047E6"/>
    <w:rsid w:val="00126CE8"/>
    <w:rsid w:val="00127AED"/>
    <w:rsid w:val="001414B4"/>
    <w:rsid w:val="00141745"/>
    <w:rsid w:val="00146450"/>
    <w:rsid w:val="00170E02"/>
    <w:rsid w:val="001852AA"/>
    <w:rsid w:val="0018725F"/>
    <w:rsid w:val="001927A0"/>
    <w:rsid w:val="00197C9B"/>
    <w:rsid w:val="001A0EAC"/>
    <w:rsid w:val="001B28BE"/>
    <w:rsid w:val="001C31FB"/>
    <w:rsid w:val="001C5CC3"/>
    <w:rsid w:val="001C64B8"/>
    <w:rsid w:val="001E4D64"/>
    <w:rsid w:val="001E7A94"/>
    <w:rsid w:val="001F0CCC"/>
    <w:rsid w:val="002167B6"/>
    <w:rsid w:val="00231219"/>
    <w:rsid w:val="00240A67"/>
    <w:rsid w:val="0024516B"/>
    <w:rsid w:val="002561F7"/>
    <w:rsid w:val="002563D3"/>
    <w:rsid w:val="002745E7"/>
    <w:rsid w:val="00296FD3"/>
    <w:rsid w:val="00297ADE"/>
    <w:rsid w:val="002A79D7"/>
    <w:rsid w:val="002C607D"/>
    <w:rsid w:val="002C77B9"/>
    <w:rsid w:val="002D479F"/>
    <w:rsid w:val="002D47EF"/>
    <w:rsid w:val="002E57D5"/>
    <w:rsid w:val="003001AA"/>
    <w:rsid w:val="003023AE"/>
    <w:rsid w:val="00306B69"/>
    <w:rsid w:val="003118CD"/>
    <w:rsid w:val="00323613"/>
    <w:rsid w:val="00323E80"/>
    <w:rsid w:val="00325540"/>
    <w:rsid w:val="00332900"/>
    <w:rsid w:val="003330A9"/>
    <w:rsid w:val="00354030"/>
    <w:rsid w:val="003557CB"/>
    <w:rsid w:val="00372FD9"/>
    <w:rsid w:val="003754F3"/>
    <w:rsid w:val="0037626C"/>
    <w:rsid w:val="00377F92"/>
    <w:rsid w:val="003A76DC"/>
    <w:rsid w:val="003B316D"/>
    <w:rsid w:val="003C6CC4"/>
    <w:rsid w:val="004012EE"/>
    <w:rsid w:val="004055B0"/>
    <w:rsid w:val="00406C50"/>
    <w:rsid w:val="00423D8D"/>
    <w:rsid w:val="0043355F"/>
    <w:rsid w:val="00441A88"/>
    <w:rsid w:val="00450166"/>
    <w:rsid w:val="00450D7E"/>
    <w:rsid w:val="004518B0"/>
    <w:rsid w:val="004520A7"/>
    <w:rsid w:val="00455A66"/>
    <w:rsid w:val="00483423"/>
    <w:rsid w:val="00487B9E"/>
    <w:rsid w:val="00487E4B"/>
    <w:rsid w:val="00491D9C"/>
    <w:rsid w:val="004A4563"/>
    <w:rsid w:val="004A50D1"/>
    <w:rsid w:val="004A7990"/>
    <w:rsid w:val="004C3575"/>
    <w:rsid w:val="004C5C46"/>
    <w:rsid w:val="004D392A"/>
    <w:rsid w:val="004E4590"/>
    <w:rsid w:val="004E4751"/>
    <w:rsid w:val="004E4DCC"/>
    <w:rsid w:val="005164FA"/>
    <w:rsid w:val="005216EA"/>
    <w:rsid w:val="00532A8B"/>
    <w:rsid w:val="00533B67"/>
    <w:rsid w:val="00545594"/>
    <w:rsid w:val="00552591"/>
    <w:rsid w:val="005566D1"/>
    <w:rsid w:val="005667F4"/>
    <w:rsid w:val="005726E4"/>
    <w:rsid w:val="005B3411"/>
    <w:rsid w:val="005B477D"/>
    <w:rsid w:val="005D3DEA"/>
    <w:rsid w:val="005D46F7"/>
    <w:rsid w:val="005E59C5"/>
    <w:rsid w:val="00601E5D"/>
    <w:rsid w:val="0060554E"/>
    <w:rsid w:val="00605FDF"/>
    <w:rsid w:val="006067B6"/>
    <w:rsid w:val="006307CC"/>
    <w:rsid w:val="006400E7"/>
    <w:rsid w:val="00640101"/>
    <w:rsid w:val="00642FAC"/>
    <w:rsid w:val="006528CC"/>
    <w:rsid w:val="0065756D"/>
    <w:rsid w:val="006870E1"/>
    <w:rsid w:val="00696E70"/>
    <w:rsid w:val="006A1580"/>
    <w:rsid w:val="006C4E70"/>
    <w:rsid w:val="006D1F77"/>
    <w:rsid w:val="006D6BCC"/>
    <w:rsid w:val="00702A45"/>
    <w:rsid w:val="007074F6"/>
    <w:rsid w:val="00722CA8"/>
    <w:rsid w:val="00725F12"/>
    <w:rsid w:val="00734784"/>
    <w:rsid w:val="00743C33"/>
    <w:rsid w:val="0074455E"/>
    <w:rsid w:val="00747569"/>
    <w:rsid w:val="00750999"/>
    <w:rsid w:val="00754222"/>
    <w:rsid w:val="00764E59"/>
    <w:rsid w:val="007A3864"/>
    <w:rsid w:val="007A4D8E"/>
    <w:rsid w:val="007B103D"/>
    <w:rsid w:val="007C0F41"/>
    <w:rsid w:val="007C6D57"/>
    <w:rsid w:val="007E007E"/>
    <w:rsid w:val="007E3844"/>
    <w:rsid w:val="007F14B7"/>
    <w:rsid w:val="007F1880"/>
    <w:rsid w:val="00810A8D"/>
    <w:rsid w:val="00811D8B"/>
    <w:rsid w:val="0082339C"/>
    <w:rsid w:val="0082415D"/>
    <w:rsid w:val="00824AC2"/>
    <w:rsid w:val="00831EB4"/>
    <w:rsid w:val="00832653"/>
    <w:rsid w:val="008354F9"/>
    <w:rsid w:val="00850A16"/>
    <w:rsid w:val="00864B37"/>
    <w:rsid w:val="00876538"/>
    <w:rsid w:val="008774E6"/>
    <w:rsid w:val="008868CC"/>
    <w:rsid w:val="0089202D"/>
    <w:rsid w:val="00895535"/>
    <w:rsid w:val="008A3701"/>
    <w:rsid w:val="008A75F2"/>
    <w:rsid w:val="008B122A"/>
    <w:rsid w:val="008B1ACE"/>
    <w:rsid w:val="008B2AF2"/>
    <w:rsid w:val="008B41F8"/>
    <w:rsid w:val="008D114E"/>
    <w:rsid w:val="008E5513"/>
    <w:rsid w:val="008F4417"/>
    <w:rsid w:val="009167FA"/>
    <w:rsid w:val="00975861"/>
    <w:rsid w:val="00980FCE"/>
    <w:rsid w:val="00983C2C"/>
    <w:rsid w:val="009A7DA6"/>
    <w:rsid w:val="009B7D35"/>
    <w:rsid w:val="009C4B35"/>
    <w:rsid w:val="009D779E"/>
    <w:rsid w:val="009E7217"/>
    <w:rsid w:val="009F3A94"/>
    <w:rsid w:val="00A00668"/>
    <w:rsid w:val="00A13256"/>
    <w:rsid w:val="00A216F1"/>
    <w:rsid w:val="00A2402C"/>
    <w:rsid w:val="00A452E7"/>
    <w:rsid w:val="00A544AC"/>
    <w:rsid w:val="00A576F5"/>
    <w:rsid w:val="00A605EC"/>
    <w:rsid w:val="00A70995"/>
    <w:rsid w:val="00A76161"/>
    <w:rsid w:val="00A77747"/>
    <w:rsid w:val="00A855AE"/>
    <w:rsid w:val="00A85F7A"/>
    <w:rsid w:val="00A903A0"/>
    <w:rsid w:val="00A91A32"/>
    <w:rsid w:val="00A94DED"/>
    <w:rsid w:val="00A95193"/>
    <w:rsid w:val="00AA2BA0"/>
    <w:rsid w:val="00AB29A7"/>
    <w:rsid w:val="00AB5501"/>
    <w:rsid w:val="00AC2235"/>
    <w:rsid w:val="00AC4BE1"/>
    <w:rsid w:val="00AD26A9"/>
    <w:rsid w:val="00AD6006"/>
    <w:rsid w:val="00AD6786"/>
    <w:rsid w:val="00AE31EA"/>
    <w:rsid w:val="00AF7588"/>
    <w:rsid w:val="00B105DF"/>
    <w:rsid w:val="00B12A53"/>
    <w:rsid w:val="00B15317"/>
    <w:rsid w:val="00B260AD"/>
    <w:rsid w:val="00B267D1"/>
    <w:rsid w:val="00B26B09"/>
    <w:rsid w:val="00B469EC"/>
    <w:rsid w:val="00B73976"/>
    <w:rsid w:val="00B74107"/>
    <w:rsid w:val="00B958BB"/>
    <w:rsid w:val="00BA2A3A"/>
    <w:rsid w:val="00BA2DA1"/>
    <w:rsid w:val="00BA75B8"/>
    <w:rsid w:val="00BB0853"/>
    <w:rsid w:val="00BD33FF"/>
    <w:rsid w:val="00C10A1E"/>
    <w:rsid w:val="00C14F11"/>
    <w:rsid w:val="00C34178"/>
    <w:rsid w:val="00C4524B"/>
    <w:rsid w:val="00C55157"/>
    <w:rsid w:val="00C56375"/>
    <w:rsid w:val="00C63627"/>
    <w:rsid w:val="00C63F5A"/>
    <w:rsid w:val="00C64671"/>
    <w:rsid w:val="00C834A5"/>
    <w:rsid w:val="00C92B2B"/>
    <w:rsid w:val="00C971BA"/>
    <w:rsid w:val="00CB0024"/>
    <w:rsid w:val="00CB495C"/>
    <w:rsid w:val="00CB69C6"/>
    <w:rsid w:val="00CC10B5"/>
    <w:rsid w:val="00CC3C8C"/>
    <w:rsid w:val="00CC4C78"/>
    <w:rsid w:val="00CC74AD"/>
    <w:rsid w:val="00CD02F7"/>
    <w:rsid w:val="00CD1D77"/>
    <w:rsid w:val="00CD242F"/>
    <w:rsid w:val="00CE23FD"/>
    <w:rsid w:val="00CE30C0"/>
    <w:rsid w:val="00CE6A5B"/>
    <w:rsid w:val="00D00293"/>
    <w:rsid w:val="00D0159E"/>
    <w:rsid w:val="00D03CA7"/>
    <w:rsid w:val="00D2507A"/>
    <w:rsid w:val="00D33A9A"/>
    <w:rsid w:val="00D36238"/>
    <w:rsid w:val="00D7613B"/>
    <w:rsid w:val="00D76C4B"/>
    <w:rsid w:val="00D80FCE"/>
    <w:rsid w:val="00D81263"/>
    <w:rsid w:val="00D8217A"/>
    <w:rsid w:val="00D95E7F"/>
    <w:rsid w:val="00DB22EC"/>
    <w:rsid w:val="00DC231E"/>
    <w:rsid w:val="00DD297D"/>
    <w:rsid w:val="00DE57A5"/>
    <w:rsid w:val="00E24E72"/>
    <w:rsid w:val="00E2718F"/>
    <w:rsid w:val="00E3210D"/>
    <w:rsid w:val="00E34147"/>
    <w:rsid w:val="00E519A1"/>
    <w:rsid w:val="00E53242"/>
    <w:rsid w:val="00E57279"/>
    <w:rsid w:val="00E70093"/>
    <w:rsid w:val="00E70611"/>
    <w:rsid w:val="00E731CB"/>
    <w:rsid w:val="00E927AC"/>
    <w:rsid w:val="00EA6A5A"/>
    <w:rsid w:val="00EB059F"/>
    <w:rsid w:val="00EB19BC"/>
    <w:rsid w:val="00EB2A08"/>
    <w:rsid w:val="00EB6426"/>
    <w:rsid w:val="00EC5119"/>
    <w:rsid w:val="00EE33A4"/>
    <w:rsid w:val="00F07590"/>
    <w:rsid w:val="00F2242E"/>
    <w:rsid w:val="00F269D2"/>
    <w:rsid w:val="00F327FF"/>
    <w:rsid w:val="00F34757"/>
    <w:rsid w:val="00F3764F"/>
    <w:rsid w:val="00F40827"/>
    <w:rsid w:val="00F44F95"/>
    <w:rsid w:val="00F572BD"/>
    <w:rsid w:val="00F62B08"/>
    <w:rsid w:val="00F71721"/>
    <w:rsid w:val="00F82940"/>
    <w:rsid w:val="00F91CCF"/>
    <w:rsid w:val="00F94469"/>
    <w:rsid w:val="00FA17FC"/>
    <w:rsid w:val="00FA2C51"/>
    <w:rsid w:val="00FC443B"/>
    <w:rsid w:val="00FC5645"/>
    <w:rsid w:val="00FD0E22"/>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B5751A"/>
  <w15:docId w15:val="{60CB4C69-F0CB-4D5C-B0F8-E2FE0E7F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image" Target="media/image114.png"/><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30"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0D46D8D-0CBD-4D83-A259-71771DFBC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1</TotalTime>
  <Pages>125</Pages>
  <Words>34416</Words>
  <Characters>196172</Characters>
  <Application>Microsoft Office Word</Application>
  <DocSecurity>0</DocSecurity>
  <Lines>1634</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76</cp:revision>
  <cp:lastPrinted>2023-06-01T10:27:00Z</cp:lastPrinted>
  <dcterms:created xsi:type="dcterms:W3CDTF">2023-05-30T17:01:00Z</dcterms:created>
  <dcterms:modified xsi:type="dcterms:W3CDTF">2023-06-20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